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9ABFF" w14:textId="77777777" w:rsidR="005C65BC" w:rsidRDefault="005C65BC" w:rsidP="005C65BC">
      <w:pPr>
        <w:pStyle w:val="NormalWeb"/>
        <w:adjustRightInd w:val="0"/>
        <w:snapToGrid w:val="0"/>
        <w:contextualSpacing/>
        <w:jc w:val="both"/>
        <w:rPr>
          <w:b/>
          <w:bCs/>
        </w:rPr>
      </w:pPr>
      <w:bookmarkStart w:id="0" w:name="_GoBack"/>
      <w:bookmarkEnd w:id="0"/>
      <w:proofErr w:type="spellStart"/>
      <w:r>
        <w:rPr>
          <w:b/>
          <w:bCs/>
        </w:rPr>
        <w:t>snRNAseq</w:t>
      </w:r>
      <w:proofErr w:type="spellEnd"/>
      <w:r>
        <w:rPr>
          <w:b/>
          <w:bCs/>
        </w:rPr>
        <w:t xml:space="preserve"> Methods </w:t>
      </w:r>
      <w:proofErr w:type="spellStart"/>
      <w:r>
        <w:rPr>
          <w:b/>
          <w:bCs/>
        </w:rPr>
        <w:t>Section</w:t>
      </w:r>
    </w:p>
    <w:p w14:paraId="0038D4F1" w14:textId="77777777" w:rsidR="005C65BC" w:rsidRDefault="005C65BC" w:rsidP="005C65BC">
      <w:pPr>
        <w:pStyle w:val="NormalWeb"/>
        <w:adjustRightInd w:val="0"/>
        <w:snapToGrid w:val="0"/>
        <w:contextualSpacing/>
        <w:jc w:val="both"/>
        <w:rPr>
          <w:b/>
          <w:bCs/>
        </w:rPr>
      </w:pPr>
    </w:p>
    <w:p w14:paraId="282160C9" w14:textId="1C583D6A" w:rsidR="005C65BC" w:rsidRPr="00710D47" w:rsidRDefault="005C65BC" w:rsidP="005C65BC">
      <w:pPr>
        <w:pStyle w:val="NormalWeb"/>
        <w:adjustRightInd w:val="0"/>
        <w:snapToGrid w:val="0"/>
        <w:contextualSpacing/>
        <w:jc w:val="both"/>
        <w:rPr>
          <w:b/>
          <w:bCs/>
        </w:rPr>
      </w:pPr>
      <w:r>
        <w:rPr>
          <w:b/>
          <w:bCs/>
        </w:rPr>
        <w:t>H</w:t>
      </w:r>
      <w:r w:rsidRPr="00D10A8F">
        <w:rPr>
          <w:b/>
          <w:bCs/>
        </w:rPr>
        <w:t>i</w:t>
      </w:r>
      <w:proofErr w:type="spellEnd"/>
      <w:r w:rsidRPr="00D10A8F">
        <w:rPr>
          <w:b/>
          <w:bCs/>
        </w:rPr>
        <w:t>gh</w:t>
      </w:r>
      <w:r>
        <w:rPr>
          <w:b/>
          <w:bCs/>
        </w:rPr>
        <w:t>-</w:t>
      </w:r>
      <w:r w:rsidRPr="00D10A8F">
        <w:rPr>
          <w:b/>
          <w:bCs/>
        </w:rPr>
        <w:t xml:space="preserve">throughput generation of single-nucleus transcriptomes from frozen human brain using cellular barcodes and droplet capture. </w:t>
      </w:r>
      <w:r w:rsidRPr="00D10A8F">
        <w:t xml:space="preserve">Nuclei will be isolated from frozen postmortem brain tissue using a procedure adapted in our laboratory </w:t>
      </w:r>
      <w:r>
        <w:t xml:space="preserve">for frozen human brain (see </w:t>
      </w:r>
      <w:r w:rsidRPr="00710D47">
        <w:rPr>
          <w:b/>
          <w:bCs/>
        </w:rPr>
        <w:t>Preliminary Studies</w:t>
      </w:r>
      <w:r>
        <w:t xml:space="preserve">) </w:t>
      </w:r>
      <w:r w:rsidRPr="00D10A8F">
        <w:t>from Ref.</w:t>
      </w:r>
      <w:r>
        <w:fldChar w:fldCharType="begin">
          <w:fldData xml:space="preserve">PEVuZE5vdGU+PENpdGU+PEF1dGhvcj5IYWJpYjwvQXV0aG9yPjxZZWFyPjIwMTc8L1llYXI+PFJl
Y051bT4zNjkwPC9SZWNOdW0+PERpc3BsYXlUZXh0PjxzdHlsZSBmYWNlPSJzdXBlcnNjcmlwdCI+
MS01PC9zdHlsZT48L0Rpc3BsYXlUZXh0PjxyZWNvcmQ+PHJlYy1udW1iZXI+MzY5MDwvcmVjLW51
bWJlcj48Zm9yZWlnbi1rZXlzPjxrZXkgYXBwPSJFTiIgZGItaWQ9IjJyZnhzcHd4ZDB4YXdzZXN3
ZXZ4NXRyNWE5dnMyc3cwYXR3MiIgdGltZXN0YW1wPSIxNTYwNzg0Nzg2Ij4zNjkwPC9rZXk+PC9m
b3JlaWduLWtleXM+PHJlZi10eXBlIG5hbWU9IkpvdXJuYWwgQXJ0aWNsZSI+MTc8L3JlZi10eXBl
Pjxjb250cmlidXRvcnM+PGF1dGhvcnM+PGF1dGhvcj5IYWJpYiwgTi48L2F1dGhvcj48YXV0aG9y
PkF2cmFoYW0tRGF2aWRpLCBJLjwvYXV0aG9yPjxhdXRob3I+QmFzdSwgQS48L2F1dGhvcj48YXV0
aG9yPkJ1cmtzLCBULjwvYXV0aG9yPjxhdXRob3I+U2hla2hhciwgSy48L2F1dGhvcj48YXV0aG9y
PkhvZnJlZSwgTS48L2F1dGhvcj48YXV0aG9yPkNob3VkaHVyeSwgUy4gUi48L2F1dGhvcj48YXV0
aG9yPkFndWV0LCBGLjwvYXV0aG9yPjxhdXRob3I+R2VsZmFuZCwgRS48L2F1dGhvcj48YXV0aG9y
PkFyZGxpZSwgSy48L2F1dGhvcj48YXV0aG9yPldlaXR6LCBELiBBLjwvYXV0aG9yPjxhdXRob3I+
Um96ZW5ibGF0dC1Sb3NlbiwgTy48L2F1dGhvcj48YXV0aG9yPlpoYW5nLCBGLjwvYXV0aG9yPjxh
dXRob3I+UmVnZXYsIEEuPC9hdXRob3I+PC9hdXRob3JzPjwvY29udHJpYnV0b3JzPjxhdXRoLWFk
ZHJlc3M+S2xhcm1hbiBDZWxsIE9ic2VydmF0b3J5LCBCcm9hZCBJbnN0aXR1dGUgb2YgTUlUIGFu
ZCBIYXJ2YXJkLCBDYW1icmlkZ2UsIE1hc3NhY2h1c2V0dHMsIFVTQS4mI3hEO0Jyb2FkIEluc3Rp
dHV0ZSBvZiBNSVQgYW5kIEhhcnZhcmQsIENhbWJyaWRnZSwgTWFzc2FjaHVzZXR0cywgVVNBLiYj
eEQ7TWNHb3Zlcm4gSW5zdGl0dXRlLCBEZXBhcnRtZW50IG9mIEJyYWluIGFuZCBDb2duaXRpdmUg
U2NpZW5jZXMsIE1hc3NhY2h1c2V0dHMgSW5zdGl0dXRlIG9mIFRlY2hub2xvZ3ksIENhbWJyaWRn
ZSwgTWFzc2FjaHVzZXR0cywgVVNBLiYjeEQ7Sm9obiBBLiBQYXVsc29uIFNjaG9vbCBvZiBFbmdp
bmVlcmluZyBhbmQgQXBwbGllZCBTY2llbmNlcywgSGFydmFyZCBVbml2ZXJzaXR5LCBDYW1icmlk
Z2UsIE1hc3NhY2h1c2V0dHMsIFVTQS4mI3hEO0RlcGFydG1lbnQgb2YgUGh5c2ljcywgSGFydmFy
ZCBVbml2ZXJzaXR5LCBDYW1icmlkZ2UsIE1hc3NhY2h1c2V0dHMsIFVTQS4mI3hEO0hvd2FyZCBI
dWdoZXMgTWVkaWNhbCBJbnN0aXR1dGUsIERlcGFydG1lbnQgb2YgQmlvbG9neSwgS29jaCBJbnN0
aXR1dGUgb2YgSW50ZWdyYXRpdmUgQ2FuY2VyIFJlc2VhcmNoLCBNYXNzYWNodXNldHRzIEluc3Rp
dHV0ZSBvZiBUZWNobm9sb2d5LCBDYW1icmlkZ2UsIE1hc3NhY2h1c2V0dHMsIFVTQS48L2F1dGgt
YWRkcmVzcz48dGl0bGVzPjx0aXRsZT5NYXNzaXZlbHkgcGFyYWxsZWwgc2luZ2xlLW51Y2xldXMg
Uk5BLXNlcSB3aXRoIERyb05jLXNlcTwvdGl0bGU+PHNlY29uZGFyeS10aXRsZT5OYXQgTWV0aG9k
czwvc2Vjb25kYXJ5LXRpdGxlPjwvdGl0bGVzPjxwZXJpb2RpY2FsPjxmdWxsLXRpdGxlPk5hdCBN
ZXRob2RzPC9mdWxsLXRpdGxlPjxhYmJyLTE+TmF0dXJlIG1ldGhvZHM8L2FiYnItMT48L3Blcmlv
ZGljYWw+PHBhZ2VzPjk1NS05NTg8L3BhZ2VzPjx2b2x1bWU+MTQ8L3ZvbHVtZT48bnVtYmVyPjEw
PC9udW1iZXI+PGVkaXRpb24+MjAxNy8wOC8yOTwvZWRpdGlvbj48a2V5d29yZHM+PGtleXdvcmQ+
M1QzIENlbGxzPC9rZXl3b3JkPjxrZXl3b3JkPkFuaW1hbHM8L2tleXdvcmQ+PGtleXdvcmQ+Qmlv
bWFya2Vyczwva2V5d29yZD48a2V5d29yZD5IRUsyOTMgQ2VsbHM8L2tleXdvcmQ+PGtleXdvcmQ+
SHVtYW5zPC9rZXl3b3JkPjxrZXl3b3JkPk1pY2U8L2tleXdvcmQ+PGtleXdvcmQ+UHJpbmNpcGFs
IENvbXBvbmVudCBBbmFseXNpczwva2V5d29yZD48a2V5d29yZD5STkEvKmdlbmV0aWNzPC9rZXl3
b3JkPjxrZXl3b3JkPlNlcXVlbmNlIEFuYWx5c2lzLCBSTkEvKm1ldGhvZHM8L2tleXdvcmQ+PGtl
eXdvcmQ+U2luZ2xlLUNlbGwgQW5hbHlzaXMvbWV0aG9kczwva2V5d29yZD48a2V5d29yZD5UcmFu
c2NyaXB0aW9uLCBHZW5ldGljPC9rZXl3b3JkPjwva2V5d29yZHM+PGRhdGVzPjx5ZWFyPjIwMTc8
L3llYXI+PHB1Yi1kYXRlcz48ZGF0ZT5PY3Q8L2RhdGU+PC9wdWItZGF0ZXM+PC9kYXRlcz48aXNi
bj4xNTQ4LTcxMDUgKEVsZWN0cm9uaWMpJiN4RDsxNTQ4LTcwOTEgKExpbmtpbmcpPC9pc2JuPjxh
Y2Nlc3Npb24tbnVtPjI4ODQ2MDg4PC9hY2Nlc3Npb24tbnVtPjx1cmxzPjxyZWxhdGVkLXVybHM+
PHVybD5odHRwczovL3d3dy5uY2JpLm5sbS5uaWguZ292L3B1Ym1lZC8yODg0NjA4ODwvdXJsPjwv
cmVsYXRlZC11cmxzPjwvdXJscz48Y3VzdG9tMj5QTUM1NjIzMTM5PC9jdXN0b20yPjxlbGVjdHJv
bmljLXJlc291cmNlLW51bT4xMC4xMDM4L25tZXRoLjQ0MDc8L2VsZWN0cm9uaWMtcmVzb3VyY2Ut
bnVtPjwvcmVjb3JkPjwvQ2l0ZT48Q2l0ZT48QXV0aG9yPlRhc2ljPC9BdXRob3I+PFllYXI+MjAx
NjwvWWVhcj48UmVjTnVtPjM3MTA8L1JlY051bT48cmVjb3JkPjxyZWMtbnVtYmVyPjM3MTA8L3Jl
Yy1udW1iZXI+PGZvcmVpZ24ta2V5cz48a2V5IGFwcD0iRU4iIGRiLWlkPSIycmZ4c3B3eGQweGF3
c2Vzd2V2eDV0cjVhOXZzMnN3MGF0dzIiIHRpbWVzdGFtcD0iMTU2MDg2NTk0MSI+MzcxMDwva2V5
PjwvZm9yZWlnbi1rZXlzPjxyZWYtdHlwZSBuYW1lPSJKb3VybmFsIEFydGljbGUiPjE3PC9yZWYt
dHlwZT48Y29udHJpYnV0b3JzPjxhdXRob3JzPjxhdXRob3I+VGFzaWMsIEIuPC9hdXRob3I+PGF1
dGhvcj5NZW5vbiwgVi48L2F1dGhvcj48YXV0aG9yPk5ndXllbiwgVC4gTi48L2F1dGhvcj48YXV0
aG9yPktpbSwgVC4gSy48L2F1dGhvcj48YXV0aG9yPkphcnNreSwgVC48L2F1dGhvcj48YXV0aG9y
PllhbywgWi48L2F1dGhvcj48YXV0aG9yPkxldmksIEIuPC9hdXRob3I+PGF1dGhvcj5HcmF5LCBM
LiBULjwvYXV0aG9yPjxhdXRob3I+U29yZW5zZW4sIFMuIEEuPC9hdXRob3I+PGF1dGhvcj5Eb2xi
ZWFyZSwgVC48L2F1dGhvcj48YXV0aG9yPkJlcnRhZ25vbGxpLCBELjwvYXV0aG9yPjxhdXRob3I+
R29sZHksIEouPC9hdXRob3I+PGF1dGhvcj5TaGFwb3ZhbG92YSwgTi48L2F1dGhvcj48YXV0aG9y
PlBhcnJ5LCBTLjwvYXV0aG9yPjxhdXRob3I+TGVlLCBDLjwvYXV0aG9yPjxhdXRob3I+U21pdGgs
IEsuPC9hdXRob3I+PGF1dGhvcj5CZXJuYXJkLCBBLjwvYXV0aG9yPjxhdXRob3I+TWFkaXNlbiwg
TC48L2F1dGhvcj48YXV0aG9yPlN1bmtpbiwgUy4gTS48L2F1dGhvcj48YXV0aG9yPkhhd3J5bHlj
eiwgTS48L2F1dGhvcj48YXV0aG9yPktvY2gsIEMuPC9hdXRob3I+PGF1dGhvcj5aZW5nLCBILjwv
YXV0aG9yPjwvYXV0aG9ycz48L2NvbnRyaWJ1dG9ycz48YXV0aC1hZGRyZXNzPkFsbGVuIEluc3Rp
dHV0ZSBmb3IgQnJhaW4gU2NpZW5jZSwgU2VhdHRsZSwgV2FzaGluZ3RvbiwgVVNBLjwvYXV0aC1h
ZGRyZXNzPjx0aXRsZXM+PHRpdGxlPkFkdWx0IG1vdXNlIGNvcnRpY2FsIGNlbGwgdGF4b25vbXkg
cmV2ZWFsZWQgYnkgc2luZ2xlIGNlbGwgdHJhbnNjcmlwdG9taWNzPC90aXRsZT48c2Vjb25kYXJ5
LXRpdGxlPk5hdCBOZXVyb3NjaTwvc2Vjb25kYXJ5LXRpdGxlPjwvdGl0bGVzPjxwZXJpb2RpY2Fs
PjxmdWxsLXRpdGxlPk5hdCBOZXVyb3NjaTwvZnVsbC10aXRsZT48YWJici0xPk5hdHVyZSBuZXVy
b3NjaWVuY2U8L2FiYnItMT48L3BlcmlvZGljYWw+PHBhZ2VzPjMzNS00NjwvcGFnZXM+PHZvbHVt
ZT4xOTwvdm9sdW1lPjxudW1iZXI+MjwvbnVtYmVyPjxlZGl0aW9uPjIwMTYvMDEvMDU8L2VkaXRp
b24+PGtleXdvcmRzPjxrZXl3b3JkPkFuaW1hbHM8L2tleXdvcmQ+PGtleXdvcmQ+Q2VsbCBMaW5l
PC9rZXl3b3JkPjxrZXl3b3JkPkNlcmVicmFsIENvcnRleC8qY3l0b2xvZ3k8L2tleXdvcmQ+PGtl
eXdvcmQ+KkNsYXNzaWZpY2F0aW9uPC9rZXl3b3JkPjxrZXl3b3JkPkdlbmUgTGlicmFyeTwva2V5
d29yZD48a2V5d29yZD5HZW5ldGljIE1hcmtlcnM8L2tleXdvcmQ+PGtleXdvcmQ+R2x1dGFtaWMg
QWNpZC9waHlzaW9sb2d5PC9rZXl3b3JkPjxrZXl3b3JkPkludGVybmV1cm9uczwva2V5d29yZD48
a2V5d29yZD5NYWxlPC9rZXl3b3JkPjxrZXl3b3JkPk1pY2U8L2tleXdvcmQ+PGtleXdvcmQ+TWlj
ZSwgSW5icmVkIEM1N0JMPC9rZXl3b3JkPjxrZXl3b3JkPk1pY2UsIFRyYW5zZ2VuaWM8L2tleXdv
cmQ+PGtleXdvcmQ+TmV1cm9ucy9jbGFzc2lmaWNhdGlvbjwva2V5d29yZD48a2V5d29yZD5STkEv
Z2VuZXRpY3M8L2tleXdvcmQ+PGtleXdvcmQ+U2VxdWVuY2UgQW5hbHlzaXMsIFJOQTwva2V5d29y
ZD48a2V5d29yZD4qVHJhbnNjcmlwdG9tZTwva2V5d29yZD48a2V5d29yZD5WaXN1YWwgQ29ydGV4
L2N5dG9sb2d5PC9rZXl3b3JkPjxrZXl3b3JkPmdhbW1hLUFtaW5vYnV0eXJpYyBBY2lkL3BoeXNp
b2xvZ3k8L2tleXdvcmQ+PC9rZXl3b3Jkcz48ZGF0ZXM+PHllYXI+MjAxNjwveWVhcj48cHViLWRh
dGVzPjxkYXRlPkZlYjwvZGF0ZT48L3B1Yi1kYXRlcz48L2RhdGVzPjxpc2JuPjE1NDYtMTcyNiAo
RWxlY3Ryb25pYykmI3hEOzEwOTctNjI1NiAoTGlua2luZyk8L2lzYm4+PGFjY2Vzc2lvbi1udW0+
MjY3Mjc1NDg8L2FjY2Vzc2lvbi1udW0+PHVybHM+PHJlbGF0ZWQtdXJscz48dXJsPmh0dHBzOi8v
d3d3Lm5jYmkubmxtLm5paC5nb3YvcHVibWVkLzI2NzI3NTQ4PC91cmw+PC9yZWxhdGVkLXVybHM+
PC91cmxzPjxjdXN0b20yPlBNQzQ5ODUyNDI8L2N1c3RvbTI+PGVsZWN0cm9uaWMtcmVzb3VyY2Ut
bnVtPjEwLjEwMzgvbm4uNDIxNjwvZWxlY3Ryb25pYy1yZXNvdXJjZS1udW0+PC9yZWNvcmQ+PC9D
aXRlPjxDaXRlPjxBdXRob3I+VGFzaWM8L0F1dGhvcj48WWVhcj4yMDE4PC9ZZWFyPjxSZWNOdW0+
MzcwODwvUmVjTnVtPjxyZWNvcmQ+PHJlYy1udW1iZXI+MzcwODwvcmVjLW51bWJlcj48Zm9yZWln
bi1rZXlzPjxrZXkgYXBwPSJFTiIgZGItaWQ9IjJyZnhzcHd4ZDB4YXdzZXN3ZXZ4NXRyNWE5dnMy
c3cwYXR3MiIgdGltZXN0YW1wPSIxNTYwODY1NzA2Ij4zNzA4PC9rZXk+PC9mb3JlaWduLWtleXM+
PHJlZi10eXBlIG5hbWU9IkpvdXJuYWwgQXJ0aWNsZSI+MTc8L3JlZi10eXBlPjxjb250cmlidXRv
cnM+PGF1dGhvcnM+PGF1dGhvcj5UYXNpYywgQi48L2F1dGhvcj48YXV0aG9yPllhbywgWi48L2F1
dGhvcj48YXV0aG9yPkdyYXlidWNrLCBMLiBULjwvYXV0aG9yPjxhdXRob3I+U21pdGgsIEsuIEEu
PC9hdXRob3I+PGF1dGhvcj5OZ3V5ZW4sIFQuIE4uPC9hdXRob3I+PGF1dGhvcj5CZXJ0YWdub2xs
aSwgRC48L2F1dGhvcj48YXV0aG9yPkdvbGR5LCBKLjwvYXV0aG9yPjxhdXRob3I+R2FycmVuLCBF
LjwvYXV0aG9yPjxhdXRob3I+RWNvbm9tbywgTS4gTi48L2F1dGhvcj48YXV0aG9yPlZpc3dhbmF0
aGFuLCBTLjwvYXV0aG9yPjxhdXRob3I+UGVubiwgTy48L2F1dGhvcj48YXV0aG9yPkJha2tlbiwg
VC48L2F1dGhvcj48YXV0aG9yPk1lbm9uLCBWLjwvYXV0aG9yPjxhdXRob3I+TWlsbGVyLCBKLjwv
YXV0aG9yPjxhdXRob3I+Rm9uZywgTy48L2F1dGhvcj48YXV0aG9yPkhpcm9rYXdhLCBLLiBFLjwv
YXV0aG9yPjxhdXRob3I+TGF0aGlhLCBLLjwvYXV0aG9yPjxhdXRob3I+Umltb3JpbiwgQy48L2F1
dGhvcj48YXV0aG9yPlRpZXUsIE0uPC9hdXRob3I+PGF1dGhvcj5MYXJzZW4sIFIuPC9hdXRob3I+
PGF1dGhvcj5DYXNwZXIsIFQuPC9hdXRob3I+PGF1dGhvcj5CYXJrYW4sIEUuPC9hdXRob3I+PGF1
dGhvcj5Lcm9sbCwgTS48L2F1dGhvcj48YXV0aG9yPlBhcnJ5LCBTLjwvYXV0aG9yPjxhdXRob3I+
U2hhcG92YWxvdmEsIE4uIFYuPC9hdXRob3I+PGF1dGhvcj5IaXJzY2hzdGVpbiwgRC48L2F1dGhv
cj48YXV0aG9yPlBlbmRlcmdyYWZ0LCBKLjwvYXV0aG9yPjxhdXRob3I+U3VsbGl2YW4sIEguIEEu
PC9hdXRob3I+PGF1dGhvcj5LaW0sIFQuIEsuPC9hdXRob3I+PGF1dGhvcj5TemFmZXIsIEEuPC9h
dXRob3I+PGF1dGhvcj5EZWUsIE4uPC9hdXRob3I+PGF1dGhvcj5Hcm9ibGV3c2tpLCBQLjwvYXV0
aG9yPjxhdXRob3I+V2lja2Vyc2hhbSwgSS48L2F1dGhvcj48YXV0aG9yPkNldGluLCBBLjwvYXV0
aG9yPjxhdXRob3I+SGFycmlzLCBKLiBBLjwvYXV0aG9yPjxhdXRob3I+TGV2aSwgQi4gUC48L2F1
dGhvcj48YXV0aG9yPlN1bmtpbiwgUy4gTS48L2F1dGhvcj48YXV0aG9yPk1hZGlzZW4sIEwuPC9h
dXRob3I+PGF1dGhvcj5EYWlnbGUsIFQuIEwuPC9hdXRob3I+PGF1dGhvcj5Mb29nZXIsIEwuPC9h
dXRob3I+PGF1dGhvcj5CZXJuYXJkLCBBLjwvYXV0aG9yPjxhdXRob3I+UGhpbGxpcHMsIEouPC9h
dXRob3I+PGF1dGhvcj5MZWluLCBFLjwvYXV0aG9yPjxhdXRob3I+SGF3cnlseWN6LCBNLjwvYXV0
aG9yPjxhdXRob3I+U3ZvYm9kYSwgSy48L2F1dGhvcj48YXV0aG9yPkpvbmVzLCBBLiBSLjwvYXV0
aG9yPjxhdXRob3I+S29jaCwgQy48L2F1dGhvcj48YXV0aG9yPlplbmcsIEguPC9hdXRob3I+PC9h
dXRob3JzPjwvY29udHJpYnV0b3JzPjxhdXRoLWFkZHJlc3M+QWxsZW4gSW5zdGl0dXRlIGZvciBC
cmFpbiBTY2llbmNlLCBTZWF0dGxlLCBXQSwgVVNBLiBib3NpbGprYXRAYWxsZW5pbnN0aXR1dGUu
b3JnLiYjeEQ7QWxsZW4gSW5zdGl0dXRlIGZvciBCcmFpbiBTY2llbmNlLCBTZWF0dGxlLCBXQSwg
VVNBLiYjeEQ7SmFuZWxpYSBSZXNlYXJjaCBDYW1wdXMsIEhvd2FyZCBIdWdoZXMgTWVkaWNhbCBJ
bnN0aXR1dGUsIEFzaGJ1cm4sIFZBLCBVU0EuJiN4RDtNYXNzYWNodXNldHRzIEluc3RpdHV0ZSBv
ZiBUZWNobm9sb2d5LCBDYW1icmlkZ2UsIE1BLCBVU0EuPC9hdXRoLWFkZHJlc3M+PHRpdGxlcz48
dGl0bGU+U2hhcmVkIGFuZCBkaXN0aW5jdCB0cmFuc2NyaXB0b21pYyBjZWxsIHR5cGVzIGFjcm9z
cyBuZW9jb3J0aWNhbCBhcmVhczwvdGl0bGU+PHNlY29uZGFyeS10aXRsZT5OYXR1cmU8L3NlY29u
ZGFyeS10aXRsZT48L3RpdGxlcz48cGVyaW9kaWNhbD48ZnVsbC10aXRsZT5OYXR1cmU8L2Z1bGwt
dGl0bGU+PGFiYnItMT5OYXR1cmU8L2FiYnItMT48L3BlcmlvZGljYWw+PHBhZ2VzPjcyLTc4PC9w
YWdlcz48dm9sdW1lPjU2Mzwvdm9sdW1lPjxudW1iZXI+NzcyOTwvbnVtYmVyPjxlZGl0aW9uPjIw
MTgvMTEvMDI8L2VkaXRpb24+PGtleXdvcmRzPjxrZXl3b3JkPkFuaW1hbHM8L2tleXdvcmQ+PGtl
eXdvcmQ+QmlvbWFya2Vycy9hbmFseXNpczwva2V5d29yZD48a2V5d29yZD5GZW1hbGU8L2tleXdv
cmQ+PGtleXdvcmQ+R0FCQWVyZ2ljIE5ldXJvbnMvbWV0YWJvbGlzbTwva2V5d29yZD48a2V5d29y
ZD4qR2VuZSBFeHByZXNzaW9uIFByb2ZpbGluZzwva2V5d29yZD48a2V5d29yZD5HbHV0YW1pYyBB
Y2lkL21ldGFib2xpc208L2tleXdvcmQ+PGtleXdvcmQ+TWFsZTwva2V5d29yZD48a2V5d29yZD5N
aWNlPC9rZXl3b3JkPjxrZXl3b3JkPk1vdG9yIENvcnRleC9hbmF0b215ICZhbXA7IGhpc3RvbG9n
eS9jeXRvbG9neS9tZXRhYm9saXNtPC9rZXl3b3JkPjxrZXl3b3JkPk5lb2NvcnRleC9hbmF0b215
ICZhbXA7IGhpc3RvbG9neS8qY3l0b2xvZ3kvKm1ldGFib2xpc208L2tleXdvcmQ+PGtleXdvcmQ+
T3JnYW4gU3BlY2lmaWNpdHk8L2tleXdvcmQ+PGtleXdvcmQ+U2VxdWVuY2UgQW5hbHlzaXMsIFJO
QTwva2V5d29yZD48a2V5d29yZD5TaW5nbGUtQ2VsbCBBbmFseXNpczwva2V5d29yZD48a2V5d29y
ZD5WaXN1YWwgQ29ydGV4L2FuYXRvbXkgJmFtcDsgaGlzdG9sb2d5L2N5dG9sb2d5L21ldGFib2xp
c208L2tleXdvcmQ+PC9rZXl3b3Jkcz48ZGF0ZXM+PHllYXI+MjAxODwveWVhcj48cHViLWRhdGVz
PjxkYXRlPk5vdjwvZGF0ZT48L3B1Yi1kYXRlcz48L2RhdGVzPjxpc2JuPjE0NzYtNDY4NyAoRWxl
Y3Ryb25pYykmI3hEOzAwMjgtMDgzNiAoTGlua2luZyk8L2lzYm4+PGFjY2Vzc2lvbi1udW0+MzAz
ODIxOTg8L2FjY2Vzc2lvbi1udW0+PHVybHM+PHJlbGF0ZWQtdXJscz48dXJsPmh0dHBzOi8vd3d3
Lm5jYmkubmxtLm5paC5nb3YvcHVibWVkLzMwMzgyMTk4PC91cmw+PC9yZWxhdGVkLXVybHM+PC91
cmxzPjxjdXN0b20yPlBNQzY0NTYyNjk8L2N1c3RvbTI+PGVsZWN0cm9uaWMtcmVzb3VyY2UtbnVt
PjEwLjEwMzgvczQxNTg2LTAxOC0wNjU0LTU8L2VsZWN0cm9uaWMtcmVzb3VyY2UtbnVtPjwvcmVj
b3JkPjwvQ2l0ZT48Q2l0ZT48QXV0aG9yPk1hdGh5czwvQXV0aG9yPjxZZWFyPjIwMTk8L1llYXI+
PFJlY051bT4zNzExPC9SZWNOdW0+PHJlY29yZD48cmVjLW51bWJlcj4zNzExPC9yZWMtbnVtYmVy
Pjxmb3JlaWduLWtleXM+PGtleSBhcHA9IkVOIiBkYi1pZD0iMnJmeHNwd3hkMHhhd3Nlc3dldng1
dHI1YTl2czJzdzBhdHcyIiB0aW1lc3RhbXA9IjE1NjA4NjYxOTQiPjM3MTE8L2tleT48L2ZvcmVp
Z24ta2V5cz48cmVmLXR5cGUgbmFtZT0iSm91cm5hbCBBcnRpY2xlIj4xNzwvcmVmLXR5cGU+PGNv
bnRyaWJ1dG9ycz48YXV0aG9ycz48YXV0aG9yPk1hdGh5cywgSC48L2F1dGhvcj48YXV0aG9yPkRh
dmlsYS1WZWxkZXJyYWluLCBKLjwvYXV0aG9yPjxhdXRob3I+UGVuZywgWi48L2F1dGhvcj48YXV0
aG9yPkdhbywgRi48L2F1dGhvcj48YXV0aG9yPk1vaGFtbWFkaSwgUy48L2F1dGhvcj48YXV0aG9y
PllvdW5nLCBKLiBaLjwvYXV0aG9yPjxhdXRob3I+TWVub24sIE0uPC9hdXRob3I+PGF1dGhvcj5I
ZSwgTC48L2F1dGhvcj48YXV0aG9yPkFiZHVycm9iLCBGLjwvYXV0aG9yPjxhdXRob3I+Smlhbmcs
IFguPC9hdXRob3I+PGF1dGhvcj5NYXJ0b3JlbGwsIEEuIEouPC9hdXRob3I+PGF1dGhvcj5SYW5z
b2hvZmYsIFIuIE0uPC9hdXRob3I+PGF1dGhvcj5IYWZsZXIsIEIuIFAuPC9hdXRob3I+PGF1dGhv
cj5CZW5uZXR0LCBELiBBLjwvYXV0aG9yPjxhdXRob3I+S2VsbGlzLCBNLjwvYXV0aG9yPjxhdXRo
b3I+VHNhaSwgTC4gSC48L2F1dGhvcj48L2F1dGhvcnM+PC9jb250cmlidXRvcnM+PGF1dGgtYWRk
cmVzcz5QaWNvd2VyIEluc3RpdHV0ZSBmb3IgTGVhcm5pbmcgYW5kIE1lbW9yeSwgTWFzc2FjaHVz
ZXR0cyBJbnN0aXR1dGUgb2YgVGVjaG5vbG9neSwgQ2FtYnJpZGdlLCBNQSwgVVNBLiYjeEQ7RGVw
YXJ0bWVudCBvZiBCcmFpbiBhbmQgQ29nbml0aXZlIFNjaWVuY2VzLCBNYXNzYWNodXNldHRzIElu
c3RpdHV0ZSBvZiBUZWNobm9sb2d5LCBDYW1icmlkZ2UsIE1BLCBVU0EuJiN4RDtNSVQgQ29tcHV0
ZXIgU2NpZW5jZSBhbmQgQXJ0aWZpY2lhbCBJbnRlbGxpZ2VuY2UgTGFib3JhdG9yeSwgQ2FtYnJp
ZGdlLCBNQSwgVVNBLiYjeEQ7QnJvYWQgSW5zdGl0dXRlIG9mIE1JVCBhbmQgSGFydmFyZCwgQ2Ft
YnJpZGdlLCBNQSwgVVNBLiYjeEQ7RGVwYXJ0bWVudCBvZiBOZXVyb2xvZ3ksIEhhcnZhcmQgTWVk
aWNhbCBTY2hvb2wsIEJvc3RvbiwgTUEsIFVTQS4mI3hEO0V2ZXJncmFuZGUgQ2VudGVyIGZvciBJ
bW11bm9sb2dpYyBEaXNlYXNlcywgSGFydmFyZCBNZWRpY2FsIFNjaG9vbCwgQm9zdG9uLCBNQSwg
VVNBLiYjeEQ7VGhpcmQgUm9jayBWZW50dXJlcywgQm9zdG9uLCBNQSwgVVNBLiYjeEQ7RGVwYXJ0
bWVudCBvZiBPcGh0aGFsbW9sb2d5LCBIYXJ2YXJkIE1lZGljYWwgU2Nob29sLCBCb3N0b24sIE1B
LCBVU0EuJiN4RDtSdXNoIEFsemhlaW1lciZhcG9zO3MgRGlzZWFzZSBDZW50ZXIsIFJ1c2ggVW5p
dmVyc2l0eSBNZWRpY2FsIENlbnRlciwgQ2hpY2FnbywgSUwsIFVTQS4mI3hEO01JVCBDb21wdXRl
ciBTY2llbmNlIGFuZCBBcnRpZmljaWFsIEludGVsbGlnZW5jZSBMYWJvcmF0b3J5LCBDYW1icmlk
Z2UsIE1BLCBVU0EuIG1hbm9saUBtaXQuZWR1LiYjeEQ7QnJvYWQgSW5zdGl0dXRlIG9mIE1JVCBh
bmQgSGFydmFyZCwgQ2FtYnJpZGdlLCBNQSwgVVNBLiBtYW5vbGlAbWl0LmVkdS4mI3hEO1BpY293
ZXIgSW5zdGl0dXRlIGZvciBMZWFybmluZyBhbmQgTWVtb3J5LCBNYXNzYWNodXNldHRzIEluc3Rp
dHV0ZSBvZiBUZWNobm9sb2d5LCBDYW1icmlkZ2UsIE1BLCBVU0EuIGxodHNhaUBtaXQuZWR1LiYj
eEQ7RGVwYXJ0bWVudCBvZiBCcmFpbiBhbmQgQ29nbml0aXZlIFNjaWVuY2VzLCBNYXNzYWNodXNl
dHRzIEluc3RpdHV0ZSBvZiBUZWNobm9sb2d5LCBDYW1icmlkZ2UsIE1BLCBVU0EuIGxodHNhaUBt
aXQuZWR1LiYjeEQ7QnJvYWQgSW5zdGl0dXRlIG9mIE1JVCBhbmQgSGFydmFyZCwgQ2FtYnJpZGdl
LCBNQSwgVVNBLiBsaHRzYWlAbWl0LmVkdS48L2F1dGgtYWRkcmVzcz48dGl0bGVzPjx0aXRsZT5T
aW5nbGUtY2VsbCB0cmFuc2NyaXB0b21pYyBhbmFseXNpcyBvZiBBbHpoZWltZXImYXBvcztzIGRp
c2Vhc2U8L3RpdGxlPjxzZWNvbmRhcnktdGl0bGU+TmF0dXJlPC9zZWNvbmRhcnktdGl0bGU+PC90
aXRsZXM+PHBlcmlvZGljYWw+PGZ1bGwtdGl0bGU+TmF0dXJlPC9mdWxsLXRpdGxlPjxhYmJyLTE+
TmF0dXJlPC9hYmJyLTE+PC9wZXJpb2RpY2FsPjxlZGl0aW9uPjIwMTkvMDUvMDM8L2VkaXRpb24+
PGRhdGVzPjx5ZWFyPjIwMTk8L3llYXI+PHB1Yi1kYXRlcz48ZGF0ZT5NYXkgMTwvZGF0ZT48L3B1
Yi1kYXRlcz48L2RhdGVzPjxpc2JuPjE0NzYtNDY4NyAoRWxlY3Ryb25pYykmI3hEOzAwMjgtMDgz
NiAoTGlua2luZyk8L2lzYm4+PGFjY2Vzc2lvbi1udW0+MzEwNDI2OTc8L2FjY2Vzc2lvbi1udW0+
PHVybHM+PHJlbGF0ZWQtdXJscz48dXJsPmh0dHBzOi8vd3d3Lm5jYmkubmxtLm5paC5nb3YvcHVi
bWVkLzMxMDQyNjk3PC91cmw+PC9yZWxhdGVkLXVybHM+PC91cmxzPjxlbGVjdHJvbmljLXJlc291
cmNlLW51bT4xMC4xMDM4L3M0MTU4Ni0wMTktMTE5NS0yPC9lbGVjdHJvbmljLXJlc291cmNlLW51
bT48L3JlY29yZD48L0NpdGU+PENpdGU+PEF1dGhvcj5KYWtlbDwvQXV0aG9yPjxZZWFyPjIwMTk8
L1llYXI+PFJlY051bT4zNzI0PC9SZWNOdW0+PHJlY29yZD48cmVjLW51bWJlcj4zNzI0PC9yZWMt
bnVtYmVyPjxmb3JlaWduLWtleXM+PGtleSBhcHA9IkVOIiBkYi1pZD0iMnJmeHNwd3hkMHhhd3Nl
c3dldng1dHI1YTl2czJzdzBhdHcyIiB0aW1lc3RhbXA9IjE1NjA4NjYzMDAiPjM3MjQ8L2tleT48
L2ZvcmVpZ24ta2V5cz48cmVmLXR5cGUgbmFtZT0iSm91cm5hbCBBcnRpY2xlIj4xNzwvcmVmLXR5
cGU+PGNvbnRyaWJ1dG9ycz48YXV0aG9ycz48YXV0aG9yPkpha2VsLCBTLjwvYXV0aG9yPjxhdXRo
b3I+QWdpcnJlLCBFLjwvYXV0aG9yPjxhdXRob3I+TWVuZGFuaGEgRmFsY2FvLCBBLjwvYXV0aG9y
PjxhdXRob3I+dmFuIEJydWdnZW4sIEQuPC9hdXRob3I+PGF1dGhvcj5MZWUsIEsuIFcuPC9hdXRo
b3I+PGF1dGhvcj5LbnVlc2VsLCBJLjwvYXV0aG9yPjxhdXRob3I+TWFsaG90cmEsIEQuPC9hdXRo
b3I+PGF1dGhvcj5GZnJlbmNoLUNvbnN0YW50LCBDLjwvYXV0aG9yPjxhdXRob3I+V2lsbGlhbXMs
IEEuPC9hdXRob3I+PGF1dGhvcj5DYXN0ZWxvLUJyYW5jbywgRy48L2F1dGhvcj48L2F1dGhvcnM+
PC9jb250cmlidXRvcnM+PGF1dGgtYWRkcmVzcz5NUkMgQ2VudHJlIGZvciBSZWdlbmVyYXRpdmUg
TWVkaWNpbmUgYW5kIE1TIFNvY2lldHkgRWRpbmJ1cmdoIENlbnRyZSwgRWRpbmJ1cmdoIGJpb1F1
YXJ0ZXIsIFVuaXZlcnNpdHkgb2YgRWRpbmJ1cmdoLCBFZGluYnVyZ2gsIFVLLiYjeEQ7TGFib3Jh
dG9yeSBvZiBNb2xlY3VsYXIgTmV1cm9iaW9sb2d5LCBEZXBhcnRtZW50IG9mIEJpb2NoZW1pc3Ry
eSBhbmQgQmlvcGh5c2ljcywgS2Fyb2xpbnNrYSBJbnN0aXR1dGV0LCBTdG9ja2hvbG0sIFN3ZWRl
bi4mI3hEO1JvY2hlIFBoYXJtYSBSZXNlYXJjaCBhbmQgRWFybHkgRGV2ZWxvcG1lbnQgKHBSRUQp
LCBSb2NoZSBJbm5vdmF0aW9uIENlbnRlciBCYXNlbCwgQmFzZWwsIFN3aXR6ZXJsYW5kLiYjeEQ7
TVJDIENlbnRyZSBmb3IgUmVnZW5lcmF0aXZlIE1lZGljaW5lIGFuZCBNUyBTb2NpZXR5IEVkaW5i
dXJnaCBDZW50cmUsIEVkaW5idXJnaCBiaW9RdWFydGVyLCBVbml2ZXJzaXR5IG9mIEVkaW5idXJn
aCwgRWRpbmJ1cmdoLCBVSy4gY2ZmY0BlZC5hYy51ay4mI3hEO01SQyBDZW50cmUgZm9yIFJlZ2Vu
ZXJhdGl2ZSBNZWRpY2luZSBhbmQgTVMgU29jaWV0eSBFZGluYnVyZ2ggQ2VudHJlLCBFZGluYnVy
Z2ggYmlvUXVhcnRlciwgVW5pdmVyc2l0eSBvZiBFZGluYnVyZ2gsIEVkaW5idXJnaCwgVUsuIGFu
bmEud2lsbGlhbXNAZWQuYWMudWsuJiN4RDtMYWJvcmF0b3J5IG9mIE1vbGVjdWxhciBOZXVyb2Jp
b2xvZ3ksIERlcGFydG1lbnQgb2YgQmlvY2hlbWlzdHJ5IGFuZCBCaW9waHlzaWNzLCBLYXJvbGlu
c2thIEluc3RpdHV0ZXQsIFN0b2NraG9sbSwgU3dlZGVuLiBnb25jYWxvLmNhc3RlbG8tYnJhbmNv
QGtpLnNlLiYjeEQ7TWluZyBXYWkgTGF1IENlbnRyZSBmb3IgUmVwYXJhdGl2ZSBNZWRpY2luZSwg
U3RvY2tob2xtIG5vZGUsIEthcm9saW5za2EgSW5zdGl0dXRldCwgU3RvY2tob2xtLCBTd2VkZW4u
IGdvbmNhbG8uY2FzdGVsby1icmFuY29Aa2kuc2UuPC9hdXRoLWFkZHJlc3M+PHRpdGxlcz48dGl0
bGU+QWx0ZXJlZCBodW1hbiBvbGlnb2RlbmRyb2N5dGUgaGV0ZXJvZ2VuZWl0eSBpbiBtdWx0aXBs
ZSBzY2xlcm9zaXM8L3RpdGxlPjxzZWNvbmRhcnktdGl0bGU+TmF0dXJlPC9zZWNvbmRhcnktdGl0
bGU+PC90aXRsZXM+PHBlcmlvZGljYWw+PGZ1bGwtdGl0bGU+TmF0dXJlPC9mdWxsLXRpdGxlPjxh
YmJyLTE+TmF0dXJlPC9hYmJyLTE+PC9wZXJpb2RpY2FsPjxwYWdlcz41NDMtNTQ3PC9wYWdlcz48
dm9sdW1lPjU2Njwvdm9sdW1lPjxudW1iZXI+Nzc0NTwvbnVtYmVyPjxlZGl0aW9uPjIwMTkvMDIv
MTM8L2VkaXRpb24+PGRhdGVzPjx5ZWFyPjIwMTk8L3llYXI+PHB1Yi1kYXRlcz48ZGF0ZT5GZWI8
L2RhdGU+PC9wdWItZGF0ZXM+PC9kYXRlcz48aXNibj4xNDc2LTQ2ODcgKEVsZWN0cm9uaWMpJiN4
RDswMDI4LTA4MzYgKExpbmtpbmcpPC9pc2JuPjxhY2Nlc3Npb24tbnVtPjMwNzQ3OTE4PC9hY2Nl
c3Npb24tbnVtPjx1cmxzPjxyZWxhdGVkLXVybHM+PHVybD5odHRwczovL3d3dy5uY2JpLm5sbS5u
aWguZ292L3B1Ym1lZC8zMDc0NzkxODwvdXJsPjwvcmVsYXRlZC11cmxzPjwvdXJscz48Y3VzdG9t
Mj5QTUM2NTQ0NTQ2PC9jdXN0b20yPjxlbGVjdHJvbmljLXJlc291cmNlLW51bT4xMC4xMDM4L3M0
MTU4Ni0wMTktMDkwMy0yPC9lbGVjdHJvbmljLXJlc291cmNlLW51bT48L3JlY29yZD48L0NpdGU+
PC9FbmROb3RlPn==
</w:fldData>
        </w:fldChar>
      </w:r>
      <w:r>
        <w:instrText xml:space="preserve"> ADDIN EN.CITE </w:instrText>
      </w:r>
      <w:r>
        <w:fldChar w:fldCharType="begin">
          <w:fldData xml:space="preserve">PEVuZE5vdGU+PENpdGU+PEF1dGhvcj5IYWJpYjwvQXV0aG9yPjxZZWFyPjIwMTc8L1llYXI+PFJl
Y051bT4zNjkwPC9SZWNOdW0+PERpc3BsYXlUZXh0PjxzdHlsZSBmYWNlPSJzdXBlcnNjcmlwdCI+
MS01PC9zdHlsZT48L0Rpc3BsYXlUZXh0PjxyZWNvcmQ+PHJlYy1udW1iZXI+MzY5MDwvcmVjLW51
bWJlcj48Zm9yZWlnbi1rZXlzPjxrZXkgYXBwPSJFTiIgZGItaWQ9IjJyZnhzcHd4ZDB4YXdzZXN3
ZXZ4NXRyNWE5dnMyc3cwYXR3MiIgdGltZXN0YW1wPSIxNTYwNzg0Nzg2Ij4zNjkwPC9rZXk+PC9m
b3JlaWduLWtleXM+PHJlZi10eXBlIG5hbWU9IkpvdXJuYWwgQXJ0aWNsZSI+MTc8L3JlZi10eXBl
Pjxjb250cmlidXRvcnM+PGF1dGhvcnM+PGF1dGhvcj5IYWJpYiwgTi48L2F1dGhvcj48YXV0aG9y
PkF2cmFoYW0tRGF2aWRpLCBJLjwvYXV0aG9yPjxhdXRob3I+QmFzdSwgQS48L2F1dGhvcj48YXV0
aG9yPkJ1cmtzLCBULjwvYXV0aG9yPjxhdXRob3I+U2hla2hhciwgSy48L2F1dGhvcj48YXV0aG9y
PkhvZnJlZSwgTS48L2F1dGhvcj48YXV0aG9yPkNob3VkaHVyeSwgUy4gUi48L2F1dGhvcj48YXV0
aG9yPkFndWV0LCBGLjwvYXV0aG9yPjxhdXRob3I+R2VsZmFuZCwgRS48L2F1dGhvcj48YXV0aG9y
PkFyZGxpZSwgSy48L2F1dGhvcj48YXV0aG9yPldlaXR6LCBELiBBLjwvYXV0aG9yPjxhdXRob3I+
Um96ZW5ibGF0dC1Sb3NlbiwgTy48L2F1dGhvcj48YXV0aG9yPlpoYW5nLCBGLjwvYXV0aG9yPjxh
dXRob3I+UmVnZXYsIEEuPC9hdXRob3I+PC9hdXRob3JzPjwvY29udHJpYnV0b3JzPjxhdXRoLWFk
ZHJlc3M+S2xhcm1hbiBDZWxsIE9ic2VydmF0b3J5LCBCcm9hZCBJbnN0aXR1dGUgb2YgTUlUIGFu
ZCBIYXJ2YXJkLCBDYW1icmlkZ2UsIE1hc3NhY2h1c2V0dHMsIFVTQS4mI3hEO0Jyb2FkIEluc3Rp
dHV0ZSBvZiBNSVQgYW5kIEhhcnZhcmQsIENhbWJyaWRnZSwgTWFzc2FjaHVzZXR0cywgVVNBLiYj
eEQ7TWNHb3Zlcm4gSW5zdGl0dXRlLCBEZXBhcnRtZW50IG9mIEJyYWluIGFuZCBDb2duaXRpdmUg
U2NpZW5jZXMsIE1hc3NhY2h1c2V0dHMgSW5zdGl0dXRlIG9mIFRlY2hub2xvZ3ksIENhbWJyaWRn
ZSwgTWFzc2FjaHVzZXR0cywgVVNBLiYjeEQ7Sm9obiBBLiBQYXVsc29uIFNjaG9vbCBvZiBFbmdp
bmVlcmluZyBhbmQgQXBwbGllZCBTY2llbmNlcywgSGFydmFyZCBVbml2ZXJzaXR5LCBDYW1icmlk
Z2UsIE1hc3NhY2h1c2V0dHMsIFVTQS4mI3hEO0RlcGFydG1lbnQgb2YgUGh5c2ljcywgSGFydmFy
ZCBVbml2ZXJzaXR5LCBDYW1icmlkZ2UsIE1hc3NhY2h1c2V0dHMsIFVTQS4mI3hEO0hvd2FyZCBI
dWdoZXMgTWVkaWNhbCBJbnN0aXR1dGUsIERlcGFydG1lbnQgb2YgQmlvbG9neSwgS29jaCBJbnN0
aXR1dGUgb2YgSW50ZWdyYXRpdmUgQ2FuY2VyIFJlc2VhcmNoLCBNYXNzYWNodXNldHRzIEluc3Rp
dHV0ZSBvZiBUZWNobm9sb2d5LCBDYW1icmlkZ2UsIE1hc3NhY2h1c2V0dHMsIFVTQS48L2F1dGgt
YWRkcmVzcz48dGl0bGVzPjx0aXRsZT5NYXNzaXZlbHkgcGFyYWxsZWwgc2luZ2xlLW51Y2xldXMg
Uk5BLXNlcSB3aXRoIERyb05jLXNlcTwvdGl0bGU+PHNlY29uZGFyeS10aXRsZT5OYXQgTWV0aG9k
czwvc2Vjb25kYXJ5LXRpdGxlPjwvdGl0bGVzPjxwZXJpb2RpY2FsPjxmdWxsLXRpdGxlPk5hdCBN
ZXRob2RzPC9mdWxsLXRpdGxlPjxhYmJyLTE+TmF0dXJlIG1ldGhvZHM8L2FiYnItMT48L3Blcmlv
ZGljYWw+PHBhZ2VzPjk1NS05NTg8L3BhZ2VzPjx2b2x1bWU+MTQ8L3ZvbHVtZT48bnVtYmVyPjEw
PC9udW1iZXI+PGVkaXRpb24+MjAxNy8wOC8yOTwvZWRpdGlvbj48a2V5d29yZHM+PGtleXdvcmQ+
M1QzIENlbGxzPC9rZXl3b3JkPjxrZXl3b3JkPkFuaW1hbHM8L2tleXdvcmQ+PGtleXdvcmQ+Qmlv
bWFya2Vyczwva2V5d29yZD48a2V5d29yZD5IRUsyOTMgQ2VsbHM8L2tleXdvcmQ+PGtleXdvcmQ+
SHVtYW5zPC9rZXl3b3JkPjxrZXl3b3JkPk1pY2U8L2tleXdvcmQ+PGtleXdvcmQ+UHJpbmNpcGFs
IENvbXBvbmVudCBBbmFseXNpczwva2V5d29yZD48a2V5d29yZD5STkEvKmdlbmV0aWNzPC9rZXl3
b3JkPjxrZXl3b3JkPlNlcXVlbmNlIEFuYWx5c2lzLCBSTkEvKm1ldGhvZHM8L2tleXdvcmQ+PGtl
eXdvcmQ+U2luZ2xlLUNlbGwgQW5hbHlzaXMvbWV0aG9kczwva2V5d29yZD48a2V5d29yZD5UcmFu
c2NyaXB0aW9uLCBHZW5ldGljPC9rZXl3b3JkPjwva2V5d29yZHM+PGRhdGVzPjx5ZWFyPjIwMTc8
L3llYXI+PHB1Yi1kYXRlcz48ZGF0ZT5PY3Q8L2RhdGU+PC9wdWItZGF0ZXM+PC9kYXRlcz48aXNi
bj4xNTQ4LTcxMDUgKEVsZWN0cm9uaWMpJiN4RDsxNTQ4LTcwOTEgKExpbmtpbmcpPC9pc2JuPjxh
Y2Nlc3Npb24tbnVtPjI4ODQ2MDg4PC9hY2Nlc3Npb24tbnVtPjx1cmxzPjxyZWxhdGVkLXVybHM+
PHVybD5odHRwczovL3d3dy5uY2JpLm5sbS5uaWguZ292L3B1Ym1lZC8yODg0NjA4ODwvdXJsPjwv
cmVsYXRlZC11cmxzPjwvdXJscz48Y3VzdG9tMj5QTUM1NjIzMTM5PC9jdXN0b20yPjxlbGVjdHJv
bmljLXJlc291cmNlLW51bT4xMC4xMDM4L25tZXRoLjQ0MDc8L2VsZWN0cm9uaWMtcmVzb3VyY2Ut
bnVtPjwvcmVjb3JkPjwvQ2l0ZT48Q2l0ZT48QXV0aG9yPlRhc2ljPC9BdXRob3I+PFllYXI+MjAx
NjwvWWVhcj48UmVjTnVtPjM3MTA8L1JlY051bT48cmVjb3JkPjxyZWMtbnVtYmVyPjM3MTA8L3Jl
Yy1udW1iZXI+PGZvcmVpZ24ta2V5cz48a2V5IGFwcD0iRU4iIGRiLWlkPSIycmZ4c3B3eGQweGF3
c2Vzd2V2eDV0cjVhOXZzMnN3MGF0dzIiIHRpbWVzdGFtcD0iMTU2MDg2NTk0MSI+MzcxMDwva2V5
PjwvZm9yZWlnbi1rZXlzPjxyZWYtdHlwZSBuYW1lPSJKb3VybmFsIEFydGljbGUiPjE3PC9yZWYt
dHlwZT48Y29udHJpYnV0b3JzPjxhdXRob3JzPjxhdXRob3I+VGFzaWMsIEIuPC9hdXRob3I+PGF1
dGhvcj5NZW5vbiwgVi48L2F1dGhvcj48YXV0aG9yPk5ndXllbiwgVC4gTi48L2F1dGhvcj48YXV0
aG9yPktpbSwgVC4gSy48L2F1dGhvcj48YXV0aG9yPkphcnNreSwgVC48L2F1dGhvcj48YXV0aG9y
PllhbywgWi48L2F1dGhvcj48YXV0aG9yPkxldmksIEIuPC9hdXRob3I+PGF1dGhvcj5HcmF5LCBM
LiBULjwvYXV0aG9yPjxhdXRob3I+U29yZW5zZW4sIFMuIEEuPC9hdXRob3I+PGF1dGhvcj5Eb2xi
ZWFyZSwgVC48L2F1dGhvcj48YXV0aG9yPkJlcnRhZ25vbGxpLCBELjwvYXV0aG9yPjxhdXRob3I+
R29sZHksIEouPC9hdXRob3I+PGF1dGhvcj5TaGFwb3ZhbG92YSwgTi48L2F1dGhvcj48YXV0aG9y
PlBhcnJ5LCBTLjwvYXV0aG9yPjxhdXRob3I+TGVlLCBDLjwvYXV0aG9yPjxhdXRob3I+U21pdGgs
IEsuPC9hdXRob3I+PGF1dGhvcj5CZXJuYXJkLCBBLjwvYXV0aG9yPjxhdXRob3I+TWFkaXNlbiwg
TC48L2F1dGhvcj48YXV0aG9yPlN1bmtpbiwgUy4gTS48L2F1dGhvcj48YXV0aG9yPkhhd3J5bHlj
eiwgTS48L2F1dGhvcj48YXV0aG9yPktvY2gsIEMuPC9hdXRob3I+PGF1dGhvcj5aZW5nLCBILjwv
YXV0aG9yPjwvYXV0aG9ycz48L2NvbnRyaWJ1dG9ycz48YXV0aC1hZGRyZXNzPkFsbGVuIEluc3Rp
dHV0ZSBmb3IgQnJhaW4gU2NpZW5jZSwgU2VhdHRsZSwgV2FzaGluZ3RvbiwgVVNBLjwvYXV0aC1h
ZGRyZXNzPjx0aXRsZXM+PHRpdGxlPkFkdWx0IG1vdXNlIGNvcnRpY2FsIGNlbGwgdGF4b25vbXkg
cmV2ZWFsZWQgYnkgc2luZ2xlIGNlbGwgdHJhbnNjcmlwdG9taWNzPC90aXRsZT48c2Vjb25kYXJ5
LXRpdGxlPk5hdCBOZXVyb3NjaTwvc2Vjb25kYXJ5LXRpdGxlPjwvdGl0bGVzPjxwZXJpb2RpY2Fs
PjxmdWxsLXRpdGxlPk5hdCBOZXVyb3NjaTwvZnVsbC10aXRsZT48YWJici0xPk5hdHVyZSBuZXVy
b3NjaWVuY2U8L2FiYnItMT48L3BlcmlvZGljYWw+PHBhZ2VzPjMzNS00NjwvcGFnZXM+PHZvbHVt
ZT4xOTwvdm9sdW1lPjxudW1iZXI+MjwvbnVtYmVyPjxlZGl0aW9uPjIwMTYvMDEvMDU8L2VkaXRp
b24+PGtleXdvcmRzPjxrZXl3b3JkPkFuaW1hbHM8L2tleXdvcmQ+PGtleXdvcmQ+Q2VsbCBMaW5l
PC9rZXl3b3JkPjxrZXl3b3JkPkNlcmVicmFsIENvcnRleC8qY3l0b2xvZ3k8L2tleXdvcmQ+PGtl
eXdvcmQ+KkNsYXNzaWZpY2F0aW9uPC9rZXl3b3JkPjxrZXl3b3JkPkdlbmUgTGlicmFyeTwva2V5
d29yZD48a2V5d29yZD5HZW5ldGljIE1hcmtlcnM8L2tleXdvcmQ+PGtleXdvcmQ+R2x1dGFtaWMg
QWNpZC9waHlzaW9sb2d5PC9rZXl3b3JkPjxrZXl3b3JkPkludGVybmV1cm9uczwva2V5d29yZD48
a2V5d29yZD5NYWxlPC9rZXl3b3JkPjxrZXl3b3JkPk1pY2U8L2tleXdvcmQ+PGtleXdvcmQ+TWlj
ZSwgSW5icmVkIEM1N0JMPC9rZXl3b3JkPjxrZXl3b3JkPk1pY2UsIFRyYW5zZ2VuaWM8L2tleXdv
cmQ+PGtleXdvcmQ+TmV1cm9ucy9jbGFzc2lmaWNhdGlvbjwva2V5d29yZD48a2V5d29yZD5STkEv
Z2VuZXRpY3M8L2tleXdvcmQ+PGtleXdvcmQ+U2VxdWVuY2UgQW5hbHlzaXMsIFJOQTwva2V5d29y
ZD48a2V5d29yZD4qVHJhbnNjcmlwdG9tZTwva2V5d29yZD48a2V5d29yZD5WaXN1YWwgQ29ydGV4
L2N5dG9sb2d5PC9rZXl3b3JkPjxrZXl3b3JkPmdhbW1hLUFtaW5vYnV0eXJpYyBBY2lkL3BoeXNp
b2xvZ3k8L2tleXdvcmQ+PC9rZXl3b3Jkcz48ZGF0ZXM+PHllYXI+MjAxNjwveWVhcj48cHViLWRh
dGVzPjxkYXRlPkZlYjwvZGF0ZT48L3B1Yi1kYXRlcz48L2RhdGVzPjxpc2JuPjE1NDYtMTcyNiAo
RWxlY3Ryb25pYykmI3hEOzEwOTctNjI1NiAoTGlua2luZyk8L2lzYm4+PGFjY2Vzc2lvbi1udW0+
MjY3Mjc1NDg8L2FjY2Vzc2lvbi1udW0+PHVybHM+PHJlbGF0ZWQtdXJscz48dXJsPmh0dHBzOi8v
d3d3Lm5jYmkubmxtLm5paC5nb3YvcHVibWVkLzI2NzI3NTQ4PC91cmw+PC9yZWxhdGVkLXVybHM+
PC91cmxzPjxjdXN0b20yPlBNQzQ5ODUyNDI8L2N1c3RvbTI+PGVsZWN0cm9uaWMtcmVzb3VyY2Ut
bnVtPjEwLjEwMzgvbm4uNDIxNjwvZWxlY3Ryb25pYy1yZXNvdXJjZS1udW0+PC9yZWNvcmQ+PC9D
aXRlPjxDaXRlPjxBdXRob3I+VGFzaWM8L0F1dGhvcj48WWVhcj4yMDE4PC9ZZWFyPjxSZWNOdW0+
MzcwODwvUmVjTnVtPjxyZWNvcmQ+PHJlYy1udW1iZXI+MzcwODwvcmVjLW51bWJlcj48Zm9yZWln
bi1rZXlzPjxrZXkgYXBwPSJFTiIgZGItaWQ9IjJyZnhzcHd4ZDB4YXdzZXN3ZXZ4NXRyNWE5dnMy
c3cwYXR3MiIgdGltZXN0YW1wPSIxNTYwODY1NzA2Ij4zNzA4PC9rZXk+PC9mb3JlaWduLWtleXM+
PHJlZi10eXBlIG5hbWU9IkpvdXJuYWwgQXJ0aWNsZSI+MTc8L3JlZi10eXBlPjxjb250cmlidXRv
cnM+PGF1dGhvcnM+PGF1dGhvcj5UYXNpYywgQi48L2F1dGhvcj48YXV0aG9yPllhbywgWi48L2F1
dGhvcj48YXV0aG9yPkdyYXlidWNrLCBMLiBULjwvYXV0aG9yPjxhdXRob3I+U21pdGgsIEsuIEEu
PC9hdXRob3I+PGF1dGhvcj5OZ3V5ZW4sIFQuIE4uPC9hdXRob3I+PGF1dGhvcj5CZXJ0YWdub2xs
aSwgRC48L2F1dGhvcj48YXV0aG9yPkdvbGR5LCBKLjwvYXV0aG9yPjxhdXRob3I+R2FycmVuLCBF
LjwvYXV0aG9yPjxhdXRob3I+RWNvbm9tbywgTS4gTi48L2F1dGhvcj48YXV0aG9yPlZpc3dhbmF0
aGFuLCBTLjwvYXV0aG9yPjxhdXRob3I+UGVubiwgTy48L2F1dGhvcj48YXV0aG9yPkJha2tlbiwg
VC48L2F1dGhvcj48YXV0aG9yPk1lbm9uLCBWLjwvYXV0aG9yPjxhdXRob3I+TWlsbGVyLCBKLjwv
YXV0aG9yPjxhdXRob3I+Rm9uZywgTy48L2F1dGhvcj48YXV0aG9yPkhpcm9rYXdhLCBLLiBFLjwv
YXV0aG9yPjxhdXRob3I+TGF0aGlhLCBLLjwvYXV0aG9yPjxhdXRob3I+Umltb3JpbiwgQy48L2F1
dGhvcj48YXV0aG9yPlRpZXUsIE0uPC9hdXRob3I+PGF1dGhvcj5MYXJzZW4sIFIuPC9hdXRob3I+
PGF1dGhvcj5DYXNwZXIsIFQuPC9hdXRob3I+PGF1dGhvcj5CYXJrYW4sIEUuPC9hdXRob3I+PGF1
dGhvcj5Lcm9sbCwgTS48L2F1dGhvcj48YXV0aG9yPlBhcnJ5LCBTLjwvYXV0aG9yPjxhdXRob3I+
U2hhcG92YWxvdmEsIE4uIFYuPC9hdXRob3I+PGF1dGhvcj5IaXJzY2hzdGVpbiwgRC48L2F1dGhv
cj48YXV0aG9yPlBlbmRlcmdyYWZ0LCBKLjwvYXV0aG9yPjxhdXRob3I+U3VsbGl2YW4sIEguIEEu
PC9hdXRob3I+PGF1dGhvcj5LaW0sIFQuIEsuPC9hdXRob3I+PGF1dGhvcj5TemFmZXIsIEEuPC9h
dXRob3I+PGF1dGhvcj5EZWUsIE4uPC9hdXRob3I+PGF1dGhvcj5Hcm9ibGV3c2tpLCBQLjwvYXV0
aG9yPjxhdXRob3I+V2lja2Vyc2hhbSwgSS48L2F1dGhvcj48YXV0aG9yPkNldGluLCBBLjwvYXV0
aG9yPjxhdXRob3I+SGFycmlzLCBKLiBBLjwvYXV0aG9yPjxhdXRob3I+TGV2aSwgQi4gUC48L2F1
dGhvcj48YXV0aG9yPlN1bmtpbiwgUy4gTS48L2F1dGhvcj48YXV0aG9yPk1hZGlzZW4sIEwuPC9h
dXRob3I+PGF1dGhvcj5EYWlnbGUsIFQuIEwuPC9hdXRob3I+PGF1dGhvcj5Mb29nZXIsIEwuPC9h
dXRob3I+PGF1dGhvcj5CZXJuYXJkLCBBLjwvYXV0aG9yPjxhdXRob3I+UGhpbGxpcHMsIEouPC9h
dXRob3I+PGF1dGhvcj5MZWluLCBFLjwvYXV0aG9yPjxhdXRob3I+SGF3cnlseWN6LCBNLjwvYXV0
aG9yPjxhdXRob3I+U3ZvYm9kYSwgSy48L2F1dGhvcj48YXV0aG9yPkpvbmVzLCBBLiBSLjwvYXV0
aG9yPjxhdXRob3I+S29jaCwgQy48L2F1dGhvcj48YXV0aG9yPlplbmcsIEguPC9hdXRob3I+PC9h
dXRob3JzPjwvY29udHJpYnV0b3JzPjxhdXRoLWFkZHJlc3M+QWxsZW4gSW5zdGl0dXRlIGZvciBC
cmFpbiBTY2llbmNlLCBTZWF0dGxlLCBXQSwgVVNBLiBib3NpbGprYXRAYWxsZW5pbnN0aXR1dGUu
b3JnLiYjeEQ7QWxsZW4gSW5zdGl0dXRlIGZvciBCcmFpbiBTY2llbmNlLCBTZWF0dGxlLCBXQSwg
VVNBLiYjeEQ7SmFuZWxpYSBSZXNlYXJjaCBDYW1wdXMsIEhvd2FyZCBIdWdoZXMgTWVkaWNhbCBJ
bnN0aXR1dGUsIEFzaGJ1cm4sIFZBLCBVU0EuJiN4RDtNYXNzYWNodXNldHRzIEluc3RpdHV0ZSBv
ZiBUZWNobm9sb2d5LCBDYW1icmlkZ2UsIE1BLCBVU0EuPC9hdXRoLWFkZHJlc3M+PHRpdGxlcz48
dGl0bGU+U2hhcmVkIGFuZCBkaXN0aW5jdCB0cmFuc2NyaXB0b21pYyBjZWxsIHR5cGVzIGFjcm9z
cyBuZW9jb3J0aWNhbCBhcmVhczwvdGl0bGU+PHNlY29uZGFyeS10aXRsZT5OYXR1cmU8L3NlY29u
ZGFyeS10aXRsZT48L3RpdGxlcz48cGVyaW9kaWNhbD48ZnVsbC10aXRsZT5OYXR1cmU8L2Z1bGwt
dGl0bGU+PGFiYnItMT5OYXR1cmU8L2FiYnItMT48L3BlcmlvZGljYWw+PHBhZ2VzPjcyLTc4PC9w
YWdlcz48dm9sdW1lPjU2Mzwvdm9sdW1lPjxudW1iZXI+NzcyOTwvbnVtYmVyPjxlZGl0aW9uPjIw
MTgvMTEvMDI8L2VkaXRpb24+PGtleXdvcmRzPjxrZXl3b3JkPkFuaW1hbHM8L2tleXdvcmQ+PGtl
eXdvcmQ+QmlvbWFya2Vycy9hbmFseXNpczwva2V5d29yZD48a2V5d29yZD5GZW1hbGU8L2tleXdv
cmQ+PGtleXdvcmQ+R0FCQWVyZ2ljIE5ldXJvbnMvbWV0YWJvbGlzbTwva2V5d29yZD48a2V5d29y
ZD4qR2VuZSBFeHByZXNzaW9uIFByb2ZpbGluZzwva2V5d29yZD48a2V5d29yZD5HbHV0YW1pYyBB
Y2lkL21ldGFib2xpc208L2tleXdvcmQ+PGtleXdvcmQ+TWFsZTwva2V5d29yZD48a2V5d29yZD5N
aWNlPC9rZXl3b3JkPjxrZXl3b3JkPk1vdG9yIENvcnRleC9hbmF0b215ICZhbXA7IGhpc3RvbG9n
eS9jeXRvbG9neS9tZXRhYm9saXNtPC9rZXl3b3JkPjxrZXl3b3JkPk5lb2NvcnRleC9hbmF0b215
ICZhbXA7IGhpc3RvbG9neS8qY3l0b2xvZ3kvKm1ldGFib2xpc208L2tleXdvcmQ+PGtleXdvcmQ+
T3JnYW4gU3BlY2lmaWNpdHk8L2tleXdvcmQ+PGtleXdvcmQ+U2VxdWVuY2UgQW5hbHlzaXMsIFJO
QTwva2V5d29yZD48a2V5d29yZD5TaW5nbGUtQ2VsbCBBbmFseXNpczwva2V5d29yZD48a2V5d29y
ZD5WaXN1YWwgQ29ydGV4L2FuYXRvbXkgJmFtcDsgaGlzdG9sb2d5L2N5dG9sb2d5L21ldGFib2xp
c208L2tleXdvcmQ+PC9rZXl3b3Jkcz48ZGF0ZXM+PHllYXI+MjAxODwveWVhcj48cHViLWRhdGVz
PjxkYXRlPk5vdjwvZGF0ZT48L3B1Yi1kYXRlcz48L2RhdGVzPjxpc2JuPjE0NzYtNDY4NyAoRWxl
Y3Ryb25pYykmI3hEOzAwMjgtMDgzNiAoTGlua2luZyk8L2lzYm4+PGFjY2Vzc2lvbi1udW0+MzAz
ODIxOTg8L2FjY2Vzc2lvbi1udW0+PHVybHM+PHJlbGF0ZWQtdXJscz48dXJsPmh0dHBzOi8vd3d3
Lm5jYmkubmxtLm5paC5nb3YvcHVibWVkLzMwMzgyMTk4PC91cmw+PC9yZWxhdGVkLXVybHM+PC91
cmxzPjxjdXN0b20yPlBNQzY0NTYyNjk8L2N1c3RvbTI+PGVsZWN0cm9uaWMtcmVzb3VyY2UtbnVt
PjEwLjEwMzgvczQxNTg2LTAxOC0wNjU0LTU8L2VsZWN0cm9uaWMtcmVzb3VyY2UtbnVtPjwvcmVj
b3JkPjwvQ2l0ZT48Q2l0ZT48QXV0aG9yPk1hdGh5czwvQXV0aG9yPjxZZWFyPjIwMTk8L1llYXI+
PFJlY051bT4zNzExPC9SZWNOdW0+PHJlY29yZD48cmVjLW51bWJlcj4zNzExPC9yZWMtbnVtYmVy
Pjxmb3JlaWduLWtleXM+PGtleSBhcHA9IkVOIiBkYi1pZD0iMnJmeHNwd3hkMHhhd3Nlc3dldng1
dHI1YTl2czJzdzBhdHcyIiB0aW1lc3RhbXA9IjE1NjA4NjYxOTQiPjM3MTE8L2tleT48L2ZvcmVp
Z24ta2V5cz48cmVmLXR5cGUgbmFtZT0iSm91cm5hbCBBcnRpY2xlIj4xNzwvcmVmLXR5cGU+PGNv
bnRyaWJ1dG9ycz48YXV0aG9ycz48YXV0aG9yPk1hdGh5cywgSC48L2F1dGhvcj48YXV0aG9yPkRh
dmlsYS1WZWxkZXJyYWluLCBKLjwvYXV0aG9yPjxhdXRob3I+UGVuZywgWi48L2F1dGhvcj48YXV0
aG9yPkdhbywgRi48L2F1dGhvcj48YXV0aG9yPk1vaGFtbWFkaSwgUy48L2F1dGhvcj48YXV0aG9y
PllvdW5nLCBKLiBaLjwvYXV0aG9yPjxhdXRob3I+TWVub24sIE0uPC9hdXRob3I+PGF1dGhvcj5I
ZSwgTC48L2F1dGhvcj48YXV0aG9yPkFiZHVycm9iLCBGLjwvYXV0aG9yPjxhdXRob3I+Smlhbmcs
IFguPC9hdXRob3I+PGF1dGhvcj5NYXJ0b3JlbGwsIEEuIEouPC9hdXRob3I+PGF1dGhvcj5SYW5z
b2hvZmYsIFIuIE0uPC9hdXRob3I+PGF1dGhvcj5IYWZsZXIsIEIuIFAuPC9hdXRob3I+PGF1dGhv
cj5CZW5uZXR0LCBELiBBLjwvYXV0aG9yPjxhdXRob3I+S2VsbGlzLCBNLjwvYXV0aG9yPjxhdXRo
b3I+VHNhaSwgTC4gSC48L2F1dGhvcj48L2F1dGhvcnM+PC9jb250cmlidXRvcnM+PGF1dGgtYWRk
cmVzcz5QaWNvd2VyIEluc3RpdHV0ZSBmb3IgTGVhcm5pbmcgYW5kIE1lbW9yeSwgTWFzc2FjaHVz
ZXR0cyBJbnN0aXR1dGUgb2YgVGVjaG5vbG9neSwgQ2FtYnJpZGdlLCBNQSwgVVNBLiYjeEQ7RGVw
YXJ0bWVudCBvZiBCcmFpbiBhbmQgQ29nbml0aXZlIFNjaWVuY2VzLCBNYXNzYWNodXNldHRzIElu
c3RpdHV0ZSBvZiBUZWNobm9sb2d5LCBDYW1icmlkZ2UsIE1BLCBVU0EuJiN4RDtNSVQgQ29tcHV0
ZXIgU2NpZW5jZSBhbmQgQXJ0aWZpY2lhbCBJbnRlbGxpZ2VuY2UgTGFib3JhdG9yeSwgQ2FtYnJp
ZGdlLCBNQSwgVVNBLiYjeEQ7QnJvYWQgSW5zdGl0dXRlIG9mIE1JVCBhbmQgSGFydmFyZCwgQ2Ft
YnJpZGdlLCBNQSwgVVNBLiYjeEQ7RGVwYXJ0bWVudCBvZiBOZXVyb2xvZ3ksIEhhcnZhcmQgTWVk
aWNhbCBTY2hvb2wsIEJvc3RvbiwgTUEsIFVTQS4mI3hEO0V2ZXJncmFuZGUgQ2VudGVyIGZvciBJ
bW11bm9sb2dpYyBEaXNlYXNlcywgSGFydmFyZCBNZWRpY2FsIFNjaG9vbCwgQm9zdG9uLCBNQSwg
VVNBLiYjeEQ7VGhpcmQgUm9jayBWZW50dXJlcywgQm9zdG9uLCBNQSwgVVNBLiYjeEQ7RGVwYXJ0
bWVudCBvZiBPcGh0aGFsbW9sb2d5LCBIYXJ2YXJkIE1lZGljYWwgU2Nob29sLCBCb3N0b24sIE1B
LCBVU0EuJiN4RDtSdXNoIEFsemhlaW1lciZhcG9zO3MgRGlzZWFzZSBDZW50ZXIsIFJ1c2ggVW5p
dmVyc2l0eSBNZWRpY2FsIENlbnRlciwgQ2hpY2FnbywgSUwsIFVTQS4mI3hEO01JVCBDb21wdXRl
ciBTY2llbmNlIGFuZCBBcnRpZmljaWFsIEludGVsbGlnZW5jZSBMYWJvcmF0b3J5LCBDYW1icmlk
Z2UsIE1BLCBVU0EuIG1hbm9saUBtaXQuZWR1LiYjeEQ7QnJvYWQgSW5zdGl0dXRlIG9mIE1JVCBh
bmQgSGFydmFyZCwgQ2FtYnJpZGdlLCBNQSwgVVNBLiBtYW5vbGlAbWl0LmVkdS4mI3hEO1BpY293
ZXIgSW5zdGl0dXRlIGZvciBMZWFybmluZyBhbmQgTWVtb3J5LCBNYXNzYWNodXNldHRzIEluc3Rp
dHV0ZSBvZiBUZWNobm9sb2d5LCBDYW1icmlkZ2UsIE1BLCBVU0EuIGxodHNhaUBtaXQuZWR1LiYj
eEQ7RGVwYXJ0bWVudCBvZiBCcmFpbiBhbmQgQ29nbml0aXZlIFNjaWVuY2VzLCBNYXNzYWNodXNl
dHRzIEluc3RpdHV0ZSBvZiBUZWNobm9sb2d5LCBDYW1icmlkZ2UsIE1BLCBVU0EuIGxodHNhaUBt
aXQuZWR1LiYjeEQ7QnJvYWQgSW5zdGl0dXRlIG9mIE1JVCBhbmQgSGFydmFyZCwgQ2FtYnJpZGdl
LCBNQSwgVVNBLiBsaHRzYWlAbWl0LmVkdS48L2F1dGgtYWRkcmVzcz48dGl0bGVzPjx0aXRsZT5T
aW5nbGUtY2VsbCB0cmFuc2NyaXB0b21pYyBhbmFseXNpcyBvZiBBbHpoZWltZXImYXBvcztzIGRp
c2Vhc2U8L3RpdGxlPjxzZWNvbmRhcnktdGl0bGU+TmF0dXJlPC9zZWNvbmRhcnktdGl0bGU+PC90
aXRsZXM+PHBlcmlvZGljYWw+PGZ1bGwtdGl0bGU+TmF0dXJlPC9mdWxsLXRpdGxlPjxhYmJyLTE+
TmF0dXJlPC9hYmJyLTE+PC9wZXJpb2RpY2FsPjxlZGl0aW9uPjIwMTkvMDUvMDM8L2VkaXRpb24+
PGRhdGVzPjx5ZWFyPjIwMTk8L3llYXI+PHB1Yi1kYXRlcz48ZGF0ZT5NYXkgMTwvZGF0ZT48L3B1
Yi1kYXRlcz48L2RhdGVzPjxpc2JuPjE0NzYtNDY4NyAoRWxlY3Ryb25pYykmI3hEOzAwMjgtMDgz
NiAoTGlua2luZyk8L2lzYm4+PGFjY2Vzc2lvbi1udW0+MzEwNDI2OTc8L2FjY2Vzc2lvbi1udW0+
PHVybHM+PHJlbGF0ZWQtdXJscz48dXJsPmh0dHBzOi8vd3d3Lm5jYmkubmxtLm5paC5nb3YvcHVi
bWVkLzMxMDQyNjk3PC91cmw+PC9yZWxhdGVkLXVybHM+PC91cmxzPjxlbGVjdHJvbmljLXJlc291
cmNlLW51bT4xMC4xMDM4L3M0MTU4Ni0wMTktMTE5NS0yPC9lbGVjdHJvbmljLXJlc291cmNlLW51
bT48L3JlY29yZD48L0NpdGU+PENpdGU+PEF1dGhvcj5KYWtlbDwvQXV0aG9yPjxZZWFyPjIwMTk8
L1llYXI+PFJlY051bT4zNzI0PC9SZWNOdW0+PHJlY29yZD48cmVjLW51bWJlcj4zNzI0PC9yZWMt
bnVtYmVyPjxmb3JlaWduLWtleXM+PGtleSBhcHA9IkVOIiBkYi1pZD0iMnJmeHNwd3hkMHhhd3Nl
c3dldng1dHI1YTl2czJzdzBhdHcyIiB0aW1lc3RhbXA9IjE1NjA4NjYzMDAiPjM3MjQ8L2tleT48
L2ZvcmVpZ24ta2V5cz48cmVmLXR5cGUgbmFtZT0iSm91cm5hbCBBcnRpY2xlIj4xNzwvcmVmLXR5
cGU+PGNvbnRyaWJ1dG9ycz48YXV0aG9ycz48YXV0aG9yPkpha2VsLCBTLjwvYXV0aG9yPjxhdXRo
b3I+QWdpcnJlLCBFLjwvYXV0aG9yPjxhdXRob3I+TWVuZGFuaGEgRmFsY2FvLCBBLjwvYXV0aG9y
PjxhdXRob3I+dmFuIEJydWdnZW4sIEQuPC9hdXRob3I+PGF1dGhvcj5MZWUsIEsuIFcuPC9hdXRo
b3I+PGF1dGhvcj5LbnVlc2VsLCBJLjwvYXV0aG9yPjxhdXRob3I+TWFsaG90cmEsIEQuPC9hdXRo
b3I+PGF1dGhvcj5GZnJlbmNoLUNvbnN0YW50LCBDLjwvYXV0aG9yPjxhdXRob3I+V2lsbGlhbXMs
IEEuPC9hdXRob3I+PGF1dGhvcj5DYXN0ZWxvLUJyYW5jbywgRy48L2F1dGhvcj48L2F1dGhvcnM+
PC9jb250cmlidXRvcnM+PGF1dGgtYWRkcmVzcz5NUkMgQ2VudHJlIGZvciBSZWdlbmVyYXRpdmUg
TWVkaWNpbmUgYW5kIE1TIFNvY2lldHkgRWRpbmJ1cmdoIENlbnRyZSwgRWRpbmJ1cmdoIGJpb1F1
YXJ0ZXIsIFVuaXZlcnNpdHkgb2YgRWRpbmJ1cmdoLCBFZGluYnVyZ2gsIFVLLiYjeEQ7TGFib3Jh
dG9yeSBvZiBNb2xlY3VsYXIgTmV1cm9iaW9sb2d5LCBEZXBhcnRtZW50IG9mIEJpb2NoZW1pc3Ry
eSBhbmQgQmlvcGh5c2ljcywgS2Fyb2xpbnNrYSBJbnN0aXR1dGV0LCBTdG9ja2hvbG0sIFN3ZWRl
bi4mI3hEO1JvY2hlIFBoYXJtYSBSZXNlYXJjaCBhbmQgRWFybHkgRGV2ZWxvcG1lbnQgKHBSRUQp
LCBSb2NoZSBJbm5vdmF0aW9uIENlbnRlciBCYXNlbCwgQmFzZWwsIFN3aXR6ZXJsYW5kLiYjeEQ7
TVJDIENlbnRyZSBmb3IgUmVnZW5lcmF0aXZlIE1lZGljaW5lIGFuZCBNUyBTb2NpZXR5IEVkaW5i
dXJnaCBDZW50cmUsIEVkaW5idXJnaCBiaW9RdWFydGVyLCBVbml2ZXJzaXR5IG9mIEVkaW5idXJn
aCwgRWRpbmJ1cmdoLCBVSy4gY2ZmY0BlZC5hYy51ay4mI3hEO01SQyBDZW50cmUgZm9yIFJlZ2Vu
ZXJhdGl2ZSBNZWRpY2luZSBhbmQgTVMgU29jaWV0eSBFZGluYnVyZ2ggQ2VudHJlLCBFZGluYnVy
Z2ggYmlvUXVhcnRlciwgVW5pdmVyc2l0eSBvZiBFZGluYnVyZ2gsIEVkaW5idXJnaCwgVUsuIGFu
bmEud2lsbGlhbXNAZWQuYWMudWsuJiN4RDtMYWJvcmF0b3J5IG9mIE1vbGVjdWxhciBOZXVyb2Jp
b2xvZ3ksIERlcGFydG1lbnQgb2YgQmlvY2hlbWlzdHJ5IGFuZCBCaW9waHlzaWNzLCBLYXJvbGlu
c2thIEluc3RpdHV0ZXQsIFN0b2NraG9sbSwgU3dlZGVuLiBnb25jYWxvLmNhc3RlbG8tYnJhbmNv
QGtpLnNlLiYjeEQ7TWluZyBXYWkgTGF1IENlbnRyZSBmb3IgUmVwYXJhdGl2ZSBNZWRpY2luZSwg
U3RvY2tob2xtIG5vZGUsIEthcm9saW5za2EgSW5zdGl0dXRldCwgU3RvY2tob2xtLCBTd2VkZW4u
IGdvbmNhbG8uY2FzdGVsby1icmFuY29Aa2kuc2UuPC9hdXRoLWFkZHJlc3M+PHRpdGxlcz48dGl0
bGU+QWx0ZXJlZCBodW1hbiBvbGlnb2RlbmRyb2N5dGUgaGV0ZXJvZ2VuZWl0eSBpbiBtdWx0aXBs
ZSBzY2xlcm9zaXM8L3RpdGxlPjxzZWNvbmRhcnktdGl0bGU+TmF0dXJlPC9zZWNvbmRhcnktdGl0
bGU+PC90aXRsZXM+PHBlcmlvZGljYWw+PGZ1bGwtdGl0bGU+TmF0dXJlPC9mdWxsLXRpdGxlPjxh
YmJyLTE+TmF0dXJlPC9hYmJyLTE+PC9wZXJpb2RpY2FsPjxwYWdlcz41NDMtNTQ3PC9wYWdlcz48
dm9sdW1lPjU2Njwvdm9sdW1lPjxudW1iZXI+Nzc0NTwvbnVtYmVyPjxlZGl0aW9uPjIwMTkvMDIv
MTM8L2VkaXRpb24+PGRhdGVzPjx5ZWFyPjIwMTk8L3llYXI+PHB1Yi1kYXRlcz48ZGF0ZT5GZWI8
L2RhdGU+PC9wdWItZGF0ZXM+PC9kYXRlcz48aXNibj4xNDc2LTQ2ODcgKEVsZWN0cm9uaWMpJiN4
RDswMDI4LTA4MzYgKExpbmtpbmcpPC9pc2JuPjxhY2Nlc3Npb24tbnVtPjMwNzQ3OTE4PC9hY2Nl
c3Npb24tbnVtPjx1cmxzPjxyZWxhdGVkLXVybHM+PHVybD5odHRwczovL3d3dy5uY2JpLm5sbS5u
aWguZ292L3B1Ym1lZC8zMDc0NzkxODwvdXJsPjwvcmVsYXRlZC11cmxzPjwvdXJscz48Y3VzdG9t
Mj5QTUM2NTQ0NTQ2PC9jdXN0b20yPjxlbGVjdHJvbmljLXJlc291cmNlLW51bT4xMC4xMDM4L3M0
MTU4Ni0wMTktMDkwMy0yPC9lbGVjdHJvbmljLXJlc291cmNlLW51bT48L3JlY29yZD48L0NpdGU+
PC9FbmROb3RlPn==
</w:fldData>
        </w:fldChar>
      </w:r>
      <w:r>
        <w:instrText xml:space="preserve"> ADDIN EN.CITE.DATA </w:instrText>
      </w:r>
      <w:r>
        <w:fldChar w:fldCharType="end"/>
      </w:r>
      <w:r>
        <w:fldChar w:fldCharType="separate"/>
      </w:r>
      <w:r w:rsidRPr="005C65BC">
        <w:rPr>
          <w:noProof/>
          <w:vertAlign w:val="superscript"/>
        </w:rPr>
        <w:t>1-5</w:t>
      </w:r>
      <w:r>
        <w:fldChar w:fldCharType="end"/>
      </w:r>
      <w:r w:rsidRPr="00D10A8F">
        <w:t xml:space="preserve">. </w:t>
      </w:r>
      <w:r>
        <w:t>P</w:t>
      </w:r>
      <w:r w:rsidRPr="00D10A8F">
        <w:t xml:space="preserve">ostmortem </w:t>
      </w:r>
      <w:r>
        <w:t>middle temporal gyrus</w:t>
      </w:r>
      <w:r w:rsidRPr="00D10A8F">
        <w:t xml:space="preserve"> will be </w:t>
      </w:r>
      <w:r>
        <w:t xml:space="preserve">mechanically dissociated, </w:t>
      </w:r>
      <w:r w:rsidRPr="00D10A8F">
        <w:t>filtered</w:t>
      </w:r>
      <w:r>
        <w:t>, and resuspended</w:t>
      </w:r>
      <w:r w:rsidRPr="00D10A8F">
        <w:t xml:space="preserve">. DAPI-positive nuclei will be sorted using Fluorescence Activated Cell Sorting. </w:t>
      </w:r>
      <w:r w:rsidRPr="00710D47">
        <w:t>Single nuclei will be captured using the  Chromium Controller from</w:t>
      </w:r>
      <w:r>
        <w:t xml:space="preserve"> </w:t>
      </w:r>
      <w:r w:rsidRPr="00D10A8F">
        <w:t>10x Genomics</w:t>
      </w:r>
      <w:r>
        <w:fldChar w:fldCharType="begin">
          <w:fldData xml:space="preserve">PEVuZE5vdGU+PENpdGU+PEF1dGhvcj5UYXNpYzwvQXV0aG9yPjxZZWFyPjIwMTY8L1llYXI+PFJl
Y051bT4zNzEwPC9SZWNOdW0+PERpc3BsYXlUZXh0PjxzdHlsZSBmYWNlPSJzdXBlcnNjcmlwdCI+
MiwzLDY8L3N0eWxlPjwvRGlzcGxheVRleHQ+PHJlY29yZD48cmVjLW51bWJlcj4zNzEwPC9yZWMt
bnVtYmVyPjxmb3JlaWduLWtleXM+PGtleSBhcHA9IkVOIiBkYi1pZD0iMnJmeHNwd3hkMHhhd3Nl
c3dldng1dHI1YTl2czJzdzBhdHcyIiB0aW1lc3RhbXA9IjE1NjA4NjU5NDEiPjM3MTA8L2tleT48
L2ZvcmVpZ24ta2V5cz48cmVmLXR5cGUgbmFtZT0iSm91cm5hbCBBcnRpY2xlIj4xNzwvcmVmLXR5
cGU+PGNvbnRyaWJ1dG9ycz48YXV0aG9ycz48YXV0aG9yPlRhc2ljLCBCLjwvYXV0aG9yPjxhdXRo
b3I+TWVub24sIFYuPC9hdXRob3I+PGF1dGhvcj5OZ3V5ZW4sIFQuIE4uPC9hdXRob3I+PGF1dGhv
cj5LaW0sIFQuIEsuPC9hdXRob3I+PGF1dGhvcj5KYXJza3ksIFQuPC9hdXRob3I+PGF1dGhvcj5Z
YW8sIFouPC9hdXRob3I+PGF1dGhvcj5MZXZpLCBCLjwvYXV0aG9yPjxhdXRob3I+R3JheSwgTC4g
VC48L2F1dGhvcj48YXV0aG9yPlNvcmVuc2VuLCBTLiBBLjwvYXV0aG9yPjxhdXRob3I+RG9sYmVh
cmUsIFQuPC9hdXRob3I+PGF1dGhvcj5CZXJ0YWdub2xsaSwgRC48L2F1dGhvcj48YXV0aG9yPkdv
bGR5LCBKLjwvYXV0aG9yPjxhdXRob3I+U2hhcG92YWxvdmEsIE4uPC9hdXRob3I+PGF1dGhvcj5Q
YXJyeSwgUy48L2F1dGhvcj48YXV0aG9yPkxlZSwgQy48L2F1dGhvcj48YXV0aG9yPlNtaXRoLCBL
LjwvYXV0aG9yPjxhdXRob3I+QmVybmFyZCwgQS48L2F1dGhvcj48YXV0aG9yPk1hZGlzZW4sIEwu
PC9hdXRob3I+PGF1dGhvcj5TdW5raW4sIFMuIE0uPC9hdXRob3I+PGF1dGhvcj5IYXdyeWx5Y3os
IE0uPC9hdXRob3I+PGF1dGhvcj5Lb2NoLCBDLjwvYXV0aG9yPjxhdXRob3I+WmVuZywgSC48L2F1
dGhvcj48L2F1dGhvcnM+PC9jb250cmlidXRvcnM+PGF1dGgtYWRkcmVzcz5BbGxlbiBJbnN0aXR1
dGUgZm9yIEJyYWluIFNjaWVuY2UsIFNlYXR0bGUsIFdhc2hpbmd0b24sIFVTQS48L2F1dGgtYWRk
cmVzcz48dGl0bGVzPjx0aXRsZT5BZHVsdCBtb3VzZSBjb3J0aWNhbCBjZWxsIHRheG9ub215IHJl
dmVhbGVkIGJ5IHNpbmdsZSBjZWxsIHRyYW5zY3JpcHRvbWljczwvdGl0bGU+PHNlY29uZGFyeS10
aXRsZT5OYXQgTmV1cm9zY2k8L3NlY29uZGFyeS10aXRsZT48L3RpdGxlcz48cGVyaW9kaWNhbD48
ZnVsbC10aXRsZT5OYXQgTmV1cm9zY2k8L2Z1bGwtdGl0bGU+PGFiYnItMT5OYXR1cmUgbmV1cm9z
Y2llbmNlPC9hYmJyLTE+PC9wZXJpb2RpY2FsPjxwYWdlcz4zMzUtNDY8L3BhZ2VzPjx2b2x1bWU+
MTk8L3ZvbHVtZT48bnVtYmVyPjI8L251bWJlcj48ZWRpdGlvbj4yMDE2LzAxLzA1PC9lZGl0aW9u
PjxrZXl3b3Jkcz48a2V5d29yZD5BbmltYWxzPC9rZXl3b3JkPjxrZXl3b3JkPkNlbGwgTGluZTwv
a2V5d29yZD48a2V5d29yZD5DZXJlYnJhbCBDb3J0ZXgvKmN5dG9sb2d5PC9rZXl3b3JkPjxrZXl3
b3JkPipDbGFzc2lmaWNhdGlvbjwva2V5d29yZD48a2V5d29yZD5HZW5lIExpYnJhcnk8L2tleXdv
cmQ+PGtleXdvcmQ+R2VuZXRpYyBNYXJrZXJzPC9rZXl3b3JkPjxrZXl3b3JkPkdsdXRhbWljIEFj
aWQvcGh5c2lvbG9neTwva2V5d29yZD48a2V5d29yZD5JbnRlcm5ldXJvbnM8L2tleXdvcmQ+PGtl
eXdvcmQ+TWFsZTwva2V5d29yZD48a2V5d29yZD5NaWNlPC9rZXl3b3JkPjxrZXl3b3JkPk1pY2Us
IEluYnJlZCBDNTdCTDwva2V5d29yZD48a2V5d29yZD5NaWNlLCBUcmFuc2dlbmljPC9rZXl3b3Jk
PjxrZXl3b3JkPk5ldXJvbnMvY2xhc3NpZmljYXRpb248L2tleXdvcmQ+PGtleXdvcmQ+Uk5BL2dl
bmV0aWNzPC9rZXl3b3JkPjxrZXl3b3JkPlNlcXVlbmNlIEFuYWx5c2lzLCBSTkE8L2tleXdvcmQ+
PGtleXdvcmQ+KlRyYW5zY3JpcHRvbWU8L2tleXdvcmQ+PGtleXdvcmQ+VmlzdWFsIENvcnRleC9j
eXRvbG9neTwva2V5d29yZD48a2V5d29yZD5nYW1tYS1BbWlub2J1dHlyaWMgQWNpZC9waHlzaW9s
b2d5PC9rZXl3b3JkPjwva2V5d29yZHM+PGRhdGVzPjx5ZWFyPjIwMTY8L3llYXI+PHB1Yi1kYXRl
cz48ZGF0ZT5GZWI8L2RhdGU+PC9wdWItZGF0ZXM+PC9kYXRlcz48aXNibj4xNTQ2LTE3MjYgKEVs
ZWN0cm9uaWMpJiN4RDsxMDk3LTYyNTYgKExpbmtpbmcpPC9pc2JuPjxhY2Nlc3Npb24tbnVtPjI2
NzI3NTQ4PC9hY2Nlc3Npb24tbnVtPjx1cmxzPjxyZWxhdGVkLXVybHM+PHVybD5odHRwczovL3d3
dy5uY2JpLm5sbS5uaWguZ292L3B1Ym1lZC8yNjcyNzU0ODwvdXJsPjwvcmVsYXRlZC11cmxzPjwv
dXJscz48Y3VzdG9tMj5QTUM0OTg1MjQyPC9jdXN0b20yPjxlbGVjdHJvbmljLXJlc291cmNlLW51
bT4xMC4xMDM4L25uLjQyMTY8L2VsZWN0cm9uaWMtcmVzb3VyY2UtbnVtPjwvcmVjb3JkPjwvQ2l0
ZT48Q2l0ZT48QXV0aG9yPlRhc2ljPC9BdXRob3I+PFllYXI+MjAxODwvWWVhcj48UmVjTnVtPjM3
MDg8L1JlY051bT48cmVjb3JkPjxyZWMtbnVtYmVyPjM3MDg8L3JlYy1udW1iZXI+PGZvcmVpZ24t
a2V5cz48a2V5IGFwcD0iRU4iIGRiLWlkPSIycmZ4c3B3eGQweGF3c2Vzd2V2eDV0cjVhOXZzMnN3
MGF0dzIiIHRpbWVzdGFtcD0iMTU2MDg2NTcwNiI+MzcwODwva2V5PjwvZm9yZWlnbi1rZXlzPjxy
ZWYtdHlwZSBuYW1lPSJKb3VybmFsIEFydGljbGUiPjE3PC9yZWYtdHlwZT48Y29udHJpYnV0b3Jz
PjxhdXRob3JzPjxhdXRob3I+VGFzaWMsIEIuPC9hdXRob3I+PGF1dGhvcj5ZYW8sIFouPC9hdXRo
b3I+PGF1dGhvcj5HcmF5YnVjaywgTC4gVC48L2F1dGhvcj48YXV0aG9yPlNtaXRoLCBLLiBBLjwv
YXV0aG9yPjxhdXRob3I+Tmd1eWVuLCBULiBOLjwvYXV0aG9yPjxhdXRob3I+QmVydGFnbm9sbGks
IEQuPC9hdXRob3I+PGF1dGhvcj5Hb2xkeSwgSi48L2F1dGhvcj48YXV0aG9yPkdhcnJlbiwgRS48
L2F1dGhvcj48YXV0aG9yPkVjb25vbW8sIE0uIE4uPC9hdXRob3I+PGF1dGhvcj5WaXN3YW5hdGhh
biwgUy48L2F1dGhvcj48YXV0aG9yPlBlbm4sIE8uPC9hdXRob3I+PGF1dGhvcj5CYWtrZW4sIFQu
PC9hdXRob3I+PGF1dGhvcj5NZW5vbiwgVi48L2F1dGhvcj48YXV0aG9yPk1pbGxlciwgSi48L2F1
dGhvcj48YXV0aG9yPkZvbmcsIE8uPC9hdXRob3I+PGF1dGhvcj5IaXJva2F3YSwgSy4gRS48L2F1
dGhvcj48YXV0aG9yPkxhdGhpYSwgSy48L2F1dGhvcj48YXV0aG9yPlJpbW9yaW4sIEMuPC9hdXRo
b3I+PGF1dGhvcj5UaWV1LCBNLjwvYXV0aG9yPjxhdXRob3I+TGFyc2VuLCBSLjwvYXV0aG9yPjxh
dXRob3I+Q2FzcGVyLCBULjwvYXV0aG9yPjxhdXRob3I+QmFya2FuLCBFLjwvYXV0aG9yPjxhdXRo
b3I+S3JvbGwsIE0uPC9hdXRob3I+PGF1dGhvcj5QYXJyeSwgUy48L2F1dGhvcj48YXV0aG9yPlNo
YXBvdmFsb3ZhLCBOLiBWLjwvYXV0aG9yPjxhdXRob3I+SGlyc2Noc3RlaW4sIEQuPC9hdXRob3I+
PGF1dGhvcj5QZW5kZXJncmFmdCwgSi48L2F1dGhvcj48YXV0aG9yPlN1bGxpdmFuLCBILiBBLjwv
YXV0aG9yPjxhdXRob3I+S2ltLCBULiBLLjwvYXV0aG9yPjxhdXRob3I+U3phZmVyLCBBLjwvYXV0
aG9yPjxhdXRob3I+RGVlLCBOLjwvYXV0aG9yPjxhdXRob3I+R3JvYmxld3NraSwgUC48L2F1dGhv
cj48YXV0aG9yPldpY2tlcnNoYW0sIEkuPC9hdXRob3I+PGF1dGhvcj5DZXRpbiwgQS48L2F1dGhv
cj48YXV0aG9yPkhhcnJpcywgSi4gQS48L2F1dGhvcj48YXV0aG9yPkxldmksIEIuIFAuPC9hdXRo
b3I+PGF1dGhvcj5TdW5raW4sIFMuIE0uPC9hdXRob3I+PGF1dGhvcj5NYWRpc2VuLCBMLjwvYXV0
aG9yPjxhdXRob3I+RGFpZ2xlLCBULiBMLjwvYXV0aG9yPjxhdXRob3I+TG9vZ2VyLCBMLjwvYXV0
aG9yPjxhdXRob3I+QmVybmFyZCwgQS48L2F1dGhvcj48YXV0aG9yPlBoaWxsaXBzLCBKLjwvYXV0
aG9yPjxhdXRob3I+TGVpbiwgRS48L2F1dGhvcj48YXV0aG9yPkhhd3J5bHljeiwgTS48L2F1dGhv
cj48YXV0aG9yPlN2b2JvZGEsIEsuPC9hdXRob3I+PGF1dGhvcj5Kb25lcywgQS4gUi48L2F1dGhv
cj48YXV0aG9yPktvY2gsIEMuPC9hdXRob3I+PGF1dGhvcj5aZW5nLCBILjwvYXV0aG9yPjwvYXV0
aG9ycz48L2NvbnRyaWJ1dG9ycz48YXV0aC1hZGRyZXNzPkFsbGVuIEluc3RpdHV0ZSBmb3IgQnJh
aW4gU2NpZW5jZSwgU2VhdHRsZSwgV0EsIFVTQS4gYm9zaWxqa2F0QGFsbGVuaW5zdGl0dXRlLm9y
Zy4mI3hEO0FsbGVuIEluc3RpdHV0ZSBmb3IgQnJhaW4gU2NpZW5jZSwgU2VhdHRsZSwgV0EsIFVT
QS4mI3hEO0phbmVsaWEgUmVzZWFyY2ggQ2FtcHVzLCBIb3dhcmQgSHVnaGVzIE1lZGljYWwgSW5z
dGl0dXRlLCBBc2hidXJuLCBWQSwgVVNBLiYjeEQ7TWFzc2FjaHVzZXR0cyBJbnN0aXR1dGUgb2Yg
VGVjaG5vbG9neSwgQ2FtYnJpZGdlLCBNQSwgVVNBLjwvYXV0aC1hZGRyZXNzPjx0aXRsZXM+PHRp
dGxlPlNoYXJlZCBhbmQgZGlzdGluY3QgdHJhbnNjcmlwdG9taWMgY2VsbCB0eXBlcyBhY3Jvc3Mg
bmVvY29ydGljYWwgYXJlYXM8L3RpdGxlPjxzZWNvbmRhcnktdGl0bGU+TmF0dXJlPC9zZWNvbmRh
cnktdGl0bGU+PC90aXRsZXM+PHBlcmlvZGljYWw+PGZ1bGwtdGl0bGU+TmF0dXJlPC9mdWxsLXRp
dGxlPjxhYmJyLTE+TmF0dXJlPC9hYmJyLTE+PC9wZXJpb2RpY2FsPjxwYWdlcz43Mi03ODwvcGFn
ZXM+PHZvbHVtZT41NjM8L3ZvbHVtZT48bnVtYmVyPjc3Mjk8L251bWJlcj48ZWRpdGlvbj4yMDE4
LzExLzAyPC9lZGl0aW9uPjxrZXl3b3Jkcz48a2V5d29yZD5BbmltYWxzPC9rZXl3b3JkPjxrZXl3
b3JkPkJpb21hcmtlcnMvYW5hbHlzaXM8L2tleXdvcmQ+PGtleXdvcmQ+RmVtYWxlPC9rZXl3b3Jk
PjxrZXl3b3JkPkdBQkFlcmdpYyBOZXVyb25zL21ldGFib2xpc208L2tleXdvcmQ+PGtleXdvcmQ+
KkdlbmUgRXhwcmVzc2lvbiBQcm9maWxpbmc8L2tleXdvcmQ+PGtleXdvcmQ+R2x1dGFtaWMgQWNp
ZC9tZXRhYm9saXNtPC9rZXl3b3JkPjxrZXl3b3JkPk1hbGU8L2tleXdvcmQ+PGtleXdvcmQ+TWlj
ZTwva2V5d29yZD48a2V5d29yZD5Nb3RvciBDb3J0ZXgvYW5hdG9teSAmYW1wOyBoaXN0b2xvZ3kv
Y3l0b2xvZ3kvbWV0YWJvbGlzbTwva2V5d29yZD48a2V5d29yZD5OZW9jb3J0ZXgvYW5hdG9teSAm
YW1wOyBoaXN0b2xvZ3kvKmN5dG9sb2d5LyptZXRhYm9saXNtPC9rZXl3b3JkPjxrZXl3b3JkPk9y
Z2FuIFNwZWNpZmljaXR5PC9rZXl3b3JkPjxrZXl3b3JkPlNlcXVlbmNlIEFuYWx5c2lzLCBSTkE8
L2tleXdvcmQ+PGtleXdvcmQ+U2luZ2xlLUNlbGwgQW5hbHlzaXM8L2tleXdvcmQ+PGtleXdvcmQ+
VmlzdWFsIENvcnRleC9hbmF0b215ICZhbXA7IGhpc3RvbG9neS9jeXRvbG9neS9tZXRhYm9saXNt
PC9rZXl3b3JkPjwva2V5d29yZHM+PGRhdGVzPjx5ZWFyPjIwMTg8L3llYXI+PHB1Yi1kYXRlcz48
ZGF0ZT5Ob3Y8L2RhdGU+PC9wdWItZGF0ZXM+PC9kYXRlcz48aXNibj4xNDc2LTQ2ODcgKEVsZWN0
cm9uaWMpJiN4RDswMDI4LTA4MzYgKExpbmtpbmcpPC9pc2JuPjxhY2Nlc3Npb24tbnVtPjMwMzgy
MTk4PC9hY2Nlc3Npb24tbnVtPjx1cmxzPjxyZWxhdGVkLXVybHM+PHVybD5odHRwczovL3d3dy5u
Y2JpLm5sbS5uaWguZ292L3B1Ym1lZC8zMDM4MjE5ODwvdXJsPjwvcmVsYXRlZC11cmxzPjwvdXJs
cz48Y3VzdG9tMj5QTUM2NDU2MjY5PC9jdXN0b20yPjxlbGVjdHJvbmljLXJlc291cmNlLW51bT4x
MC4xMDM4L3M0MTU4Ni0wMTgtMDY1NC01PC9lbGVjdHJvbmljLXJlc291cmNlLW51bT48L3JlY29y
ZD48L0NpdGU+PENpdGU+PEF1dGhvcj5aaGVuZzwvQXV0aG9yPjxZZWFyPjIwMTc8L1llYXI+PFJl
Y051bT4zNzA5PC9SZWNOdW0+PHJlY29yZD48cmVjLW51bWJlcj4zNzA5PC9yZWMtbnVtYmVyPjxm
b3JlaWduLWtleXM+PGtleSBhcHA9IkVOIiBkYi1pZD0iMnJmeHNwd3hkMHhhd3Nlc3dldng1dHI1
YTl2czJzdzBhdHcyIiB0aW1lc3RhbXA9IjE1NjA4NjU4MTAiPjM3MDk8L2tleT48L2ZvcmVpZ24t
a2V5cz48cmVmLXR5cGUgbmFtZT0iSm91cm5hbCBBcnRpY2xlIj4xNzwvcmVmLXR5cGU+PGNvbnRy
aWJ1dG9ycz48YXV0aG9ycz48YXV0aG9yPlpoZW5nLCBHLiBYLjwvYXV0aG9yPjxhdXRob3I+VGVy
cnksIEouIE0uPC9hdXRob3I+PGF1dGhvcj5CZWxncmFkZXIsIFAuPC9hdXRob3I+PGF1dGhvcj5S
eXZraW4sIFAuPC9hdXRob3I+PGF1dGhvcj5CZW50LCBaLiBXLjwvYXV0aG9yPjxhdXRob3I+V2ls
c29uLCBSLjwvYXV0aG9yPjxhdXRob3I+WmlyYWxkbywgUy4gQi48L2F1dGhvcj48YXV0aG9yPldo
ZWVsZXIsIFQuIEQuPC9hdXRob3I+PGF1dGhvcj5NY0Rlcm1vdHQsIEcuIFAuPC9hdXRob3I+PGF1
dGhvcj5aaHUsIEouPC9hdXRob3I+PGF1dGhvcj5HcmVnb3J5LCBNLiBULjwvYXV0aG9yPjxhdXRo
b3I+U2h1Z2EsIEouPC9hdXRob3I+PGF1dGhvcj5Nb250ZXNjbGFyb3MsIEwuPC9hdXRob3I+PGF1
dGhvcj5VbmRlcndvb2QsIEouIEcuPC9hdXRob3I+PGF1dGhvcj5NYXNxdWVsaWVyLCBELiBBLjwv
YXV0aG9yPjxhdXRob3I+TmlzaGltdXJhLCBTLiBZLjwvYXV0aG9yPjxhdXRob3I+U2NobmFsbC1M
ZXZpbiwgTS48L2F1dGhvcj48YXV0aG9yPld5YXR0LCBQLiBXLjwvYXV0aG9yPjxhdXRob3I+SGlu
ZHNvbiwgQy4gTS48L2F1dGhvcj48YXV0aG9yPkJoYXJhZHdhaiwgUi48L2F1dGhvcj48YXV0aG9y
PldvbmcsIEEuPC9hdXRob3I+PGF1dGhvcj5OZXNzLCBLLiBELjwvYXV0aG9yPjxhdXRob3I+QmVw
cHUsIEwuIFcuPC9hdXRob3I+PGF1dGhvcj5EZWVnLCBILiBKLjwvYXV0aG9yPjxhdXRob3I+TWNG
YXJsYW5kLCBDLjwvYXV0aG9yPjxhdXRob3I+TG9lYiwgSy4gUi48L2F1dGhvcj48YXV0aG9yPlZh
bGVudGUsIFcuIEouPC9hdXRob3I+PGF1dGhvcj5Fcmljc29uLCBOLiBHLjwvYXV0aG9yPjxhdXRo
b3I+U3RldmVucywgRS4gQS48L2F1dGhvcj48YXV0aG9yPlJhZGljaCwgSi4gUC48L2F1dGhvcj48
YXV0aG9yPk1pa2tlbHNlbiwgVC4gUy48L2F1dGhvcj48YXV0aG9yPkhpbmRzb24sIEIuIEouPC9h
dXRob3I+PGF1dGhvcj5CaWVsYXMsIEouIEguPC9hdXRob3I+PC9hdXRob3JzPjwvY29udHJpYnV0
b3JzPjxhdXRoLWFkZHJlc3M+MTB4IEdlbm9taWNzIEluYy4sIFBsZWFzYW50b24sIENhbGlmb3Ju
aWEsIDk0NTY2LCBVU0EuJiN4RDtUcmFuc2xhdGlvbmFsIFJlc2VhcmNoIFByb2dyYW0sIFB1Ymxp
YyBIZWFsdGggU2NpZW5jZXMgRGl2aXNpb24sIEZyZWQgSHV0Y2hpbnNvbiBDYW5jZXIgUmVzZWFy
Y2ggQ2VudGVyLCBTZWF0dGxlLCBXYXNoaW5ndG9uIDk4MTA5LCBVU0EuJiN4RDtEZXBhcnRtZW50
IG9mIEdlbm9tZSBTY2llbmNlcywgVW5pdmVyc2l0eSBvZiBXYXNoaW5ndG9uLCBTZWF0dGxlLCBX
YXNoaW5ndG9uIDk4MTk1LCBVU0EuJiN4RDtDbGluaWNhbCBSZXNlYXJjaCBEaXZpc2lvbiwgRnJl
ZCBIdXRjaGluc29uIENhbmNlciBSZXNlYXJjaCBDZW50ZXIsIFNlYXR0bGUsIFdhc2hpbmd0b24g
OTgxMDksIFVTQS4mI3hEO1NlYXR0bGUgQ2FuY2VyIENhcmUgQWxsaWFuY2UgQ2xpbmljYWwgSW1t
dW5vZ2VuZXRpY3MgTGFib3JhdG9yeSwgU2VhdHRsZSwgV2FzaGluZ3RvbiA5ODEwOSwgVVNBLiYj
eEQ7RGVwYXJ0bWVudCBvZiBQYXRob2xvZ3ksIFVuaXZlcnNpdHkgb2YgV2FzaGluZ3RvbiwgU2Vh
dHRsZSwgV2FzaGluZ3RvbiA5ODE5NSwgVVNBLiYjeEQ7TWVkaWNhbCBTY2llbnRpc3QgVHJhaW5p
bmcgUHJvZ3JhbSwgVW5pdmVyc2l0eSBvZiBXYXNoaW5ndG9uIFNjaG9vbCBvZiBNZWRpY2luZSwg
U2VhdHRsZSwgV2FzaGluZ3RvbiA5ODE5NSwgVVNBLiYjeEQ7TW9sZWN1bGFyIGFuZCBDZWxsdWxh
ciBCaW9sb2d5IEdyYWR1YXRlIFByb2dyYW0sIFVuaXZlcnNpdHkgb2YgV2FzaGluZ3RvbiwgU2Vh
dHRsZSwgV2FzaGluZ3RvbiA5ODE5NSwgVVNBLiYjeEQ7SHVtYW4gQmlvbG9neSBEaXZpc2lvbiwg
RnJlZCBIdXRjaGluc29uIENhbmNlciBSZXNlYXJjaCBDZW50ZXIsIFNlYXR0bGUsIFdhc2hpbmd0
b24gOTgxMDksIFVTQS48L2F1dGgtYWRkcmVzcz48dGl0bGVzPjx0aXRsZT5NYXNzaXZlbHkgcGFy
YWxsZWwgZGlnaXRhbCB0cmFuc2NyaXB0aW9uYWwgcHJvZmlsaW5nIG9mIHNpbmdsZSBjZWxsczwv
dGl0bGU+PHNlY29uZGFyeS10aXRsZT5OYXQgQ29tbXVuPC9zZWNvbmRhcnktdGl0bGU+PC90aXRs
ZXM+PHBlcmlvZGljYWw+PGZ1bGwtdGl0bGU+TmF0IENvbW11bjwvZnVsbC10aXRsZT48YWJici0x
Pk5hdHVyZSBjb21tdW5pY2F0aW9uczwvYWJici0xPjwvcGVyaW9kaWNhbD48cGFnZXM+MTQwNDk8
L3BhZ2VzPjx2b2x1bWU+ODwvdm9sdW1lPjxlZGl0aW9uPjIwMTcvMDEvMTc8L2VkaXRpb24+PGtl
eXdvcmRzPjxrZXl3b3JkPkNlbGwgTGluZTwva2V5d29yZD48a2V5d29yZD5GZW1hbGU8L2tleXdv
cmQ+PGtleXdvcmQ+SHVtYW5zPC9rZXl3b3JkPjxrZXl3b3JkPkxldWtvY3l0ZXMsIE1vbm9udWNs
ZWFyL2NoZW1pc3RyeS8qbWV0YWJvbGlzbTwva2V5d29yZD48a2V5d29yZD5NYWxlPC9rZXl3b3Jk
PjxrZXl3b3JkPlJOQSwgTWVzc2VuZ2VyL2dlbmV0aWNzL21ldGFib2xpc208L2tleXdvcmQ+PGtl
eXdvcmQ+U2luZ2xlLUNlbGwgQW5hbHlzaXM8L2tleXdvcmQ+PGtleXdvcmQ+KlRyYW5zY3JpcHRv
bWU8L2tleXdvcmQ+PC9rZXl3b3Jkcz48ZGF0ZXM+PHllYXI+MjAxNzwveWVhcj48cHViLWRhdGVz
PjxkYXRlPkphbiAxNjwvZGF0ZT48L3B1Yi1kYXRlcz48L2RhdGVzPjxpc2JuPjIwNDEtMTcyMyAo
RWxlY3Ryb25pYykmI3hEOzIwNDEtMTcyMyAoTGlua2luZyk8L2lzYm4+PGFjY2Vzc2lvbi1udW0+
MjgwOTE2MDE8L2FjY2Vzc2lvbi1udW0+PHVybHM+PHJlbGF0ZWQtdXJscz48dXJsPmh0dHBzOi8v
d3d3Lm5jYmkubmxtLm5paC5nb3YvcHVibWVkLzI4MDkxNjAxPC91cmw+PC9yZWxhdGVkLXVybHM+
PC91cmxzPjxjdXN0b20yPlBNQzUyNDE4MTggTC5NLiwgRC5BLk0uLCBTLlkuTi4sIE0uUy5MLiwg
UC5XLlcuLCBDLk0uSC4sIFIuQi4sIEEuVy4sIEsuRC5OLiwgVC5TLk0uIGFuZCBCLkouSC4gYXJl
IGVtcGxveWVlcyBvZiAxMHggR2Vub21pY3MuPC9jdXN0b20yPjxlbGVjdHJvbmljLXJlc291cmNl
LW51bT4xMC4xMDM4L25jb21tczE0MDQ5PC9lbGVjdHJvbmljLXJlc291cmNlLW51bT48L3JlY29y
ZD48L0NpdGU+PC9FbmROb3RlPgB=
</w:fldData>
        </w:fldChar>
      </w:r>
      <w:r>
        <w:instrText xml:space="preserve"> ADDIN EN.CITE </w:instrText>
      </w:r>
      <w:r>
        <w:fldChar w:fldCharType="begin">
          <w:fldData xml:space="preserve">PEVuZE5vdGU+PENpdGU+PEF1dGhvcj5UYXNpYzwvQXV0aG9yPjxZZWFyPjIwMTY8L1llYXI+PFJl
Y051bT4zNzEwPC9SZWNOdW0+PERpc3BsYXlUZXh0PjxzdHlsZSBmYWNlPSJzdXBlcnNjcmlwdCI+
MiwzLDY8L3N0eWxlPjwvRGlzcGxheVRleHQ+PHJlY29yZD48cmVjLW51bWJlcj4zNzEwPC9yZWMt
bnVtYmVyPjxmb3JlaWduLWtleXM+PGtleSBhcHA9IkVOIiBkYi1pZD0iMnJmeHNwd3hkMHhhd3Nl
c3dldng1dHI1YTl2czJzdzBhdHcyIiB0aW1lc3RhbXA9IjE1NjA4NjU5NDEiPjM3MTA8L2tleT48
L2ZvcmVpZ24ta2V5cz48cmVmLXR5cGUgbmFtZT0iSm91cm5hbCBBcnRpY2xlIj4xNzwvcmVmLXR5
cGU+PGNvbnRyaWJ1dG9ycz48YXV0aG9ycz48YXV0aG9yPlRhc2ljLCBCLjwvYXV0aG9yPjxhdXRo
b3I+TWVub24sIFYuPC9hdXRob3I+PGF1dGhvcj5OZ3V5ZW4sIFQuIE4uPC9hdXRob3I+PGF1dGhv
cj5LaW0sIFQuIEsuPC9hdXRob3I+PGF1dGhvcj5KYXJza3ksIFQuPC9hdXRob3I+PGF1dGhvcj5Z
YW8sIFouPC9hdXRob3I+PGF1dGhvcj5MZXZpLCBCLjwvYXV0aG9yPjxhdXRob3I+R3JheSwgTC4g
VC48L2F1dGhvcj48YXV0aG9yPlNvcmVuc2VuLCBTLiBBLjwvYXV0aG9yPjxhdXRob3I+RG9sYmVh
cmUsIFQuPC9hdXRob3I+PGF1dGhvcj5CZXJ0YWdub2xsaSwgRC48L2F1dGhvcj48YXV0aG9yPkdv
bGR5LCBKLjwvYXV0aG9yPjxhdXRob3I+U2hhcG92YWxvdmEsIE4uPC9hdXRob3I+PGF1dGhvcj5Q
YXJyeSwgUy48L2F1dGhvcj48YXV0aG9yPkxlZSwgQy48L2F1dGhvcj48YXV0aG9yPlNtaXRoLCBL
LjwvYXV0aG9yPjxhdXRob3I+QmVybmFyZCwgQS48L2F1dGhvcj48YXV0aG9yPk1hZGlzZW4sIEwu
PC9hdXRob3I+PGF1dGhvcj5TdW5raW4sIFMuIE0uPC9hdXRob3I+PGF1dGhvcj5IYXdyeWx5Y3os
IE0uPC9hdXRob3I+PGF1dGhvcj5Lb2NoLCBDLjwvYXV0aG9yPjxhdXRob3I+WmVuZywgSC48L2F1
dGhvcj48L2F1dGhvcnM+PC9jb250cmlidXRvcnM+PGF1dGgtYWRkcmVzcz5BbGxlbiBJbnN0aXR1
dGUgZm9yIEJyYWluIFNjaWVuY2UsIFNlYXR0bGUsIFdhc2hpbmd0b24sIFVTQS48L2F1dGgtYWRk
cmVzcz48dGl0bGVzPjx0aXRsZT5BZHVsdCBtb3VzZSBjb3J0aWNhbCBjZWxsIHRheG9ub215IHJl
dmVhbGVkIGJ5IHNpbmdsZSBjZWxsIHRyYW5zY3JpcHRvbWljczwvdGl0bGU+PHNlY29uZGFyeS10
aXRsZT5OYXQgTmV1cm9zY2k8L3NlY29uZGFyeS10aXRsZT48L3RpdGxlcz48cGVyaW9kaWNhbD48
ZnVsbC10aXRsZT5OYXQgTmV1cm9zY2k8L2Z1bGwtdGl0bGU+PGFiYnItMT5OYXR1cmUgbmV1cm9z
Y2llbmNlPC9hYmJyLTE+PC9wZXJpb2RpY2FsPjxwYWdlcz4zMzUtNDY8L3BhZ2VzPjx2b2x1bWU+
MTk8L3ZvbHVtZT48bnVtYmVyPjI8L251bWJlcj48ZWRpdGlvbj4yMDE2LzAxLzA1PC9lZGl0aW9u
PjxrZXl3b3Jkcz48a2V5d29yZD5BbmltYWxzPC9rZXl3b3JkPjxrZXl3b3JkPkNlbGwgTGluZTwv
a2V5d29yZD48a2V5d29yZD5DZXJlYnJhbCBDb3J0ZXgvKmN5dG9sb2d5PC9rZXl3b3JkPjxrZXl3
b3JkPipDbGFzc2lmaWNhdGlvbjwva2V5d29yZD48a2V5d29yZD5HZW5lIExpYnJhcnk8L2tleXdv
cmQ+PGtleXdvcmQ+R2VuZXRpYyBNYXJrZXJzPC9rZXl3b3JkPjxrZXl3b3JkPkdsdXRhbWljIEFj
aWQvcGh5c2lvbG9neTwva2V5d29yZD48a2V5d29yZD5JbnRlcm5ldXJvbnM8L2tleXdvcmQ+PGtl
eXdvcmQ+TWFsZTwva2V5d29yZD48a2V5d29yZD5NaWNlPC9rZXl3b3JkPjxrZXl3b3JkPk1pY2Us
IEluYnJlZCBDNTdCTDwva2V5d29yZD48a2V5d29yZD5NaWNlLCBUcmFuc2dlbmljPC9rZXl3b3Jk
PjxrZXl3b3JkPk5ldXJvbnMvY2xhc3NpZmljYXRpb248L2tleXdvcmQ+PGtleXdvcmQ+Uk5BL2dl
bmV0aWNzPC9rZXl3b3JkPjxrZXl3b3JkPlNlcXVlbmNlIEFuYWx5c2lzLCBSTkE8L2tleXdvcmQ+
PGtleXdvcmQ+KlRyYW5zY3JpcHRvbWU8L2tleXdvcmQ+PGtleXdvcmQ+VmlzdWFsIENvcnRleC9j
eXRvbG9neTwva2V5d29yZD48a2V5d29yZD5nYW1tYS1BbWlub2J1dHlyaWMgQWNpZC9waHlzaW9s
b2d5PC9rZXl3b3JkPjwva2V5d29yZHM+PGRhdGVzPjx5ZWFyPjIwMTY8L3llYXI+PHB1Yi1kYXRl
cz48ZGF0ZT5GZWI8L2RhdGU+PC9wdWItZGF0ZXM+PC9kYXRlcz48aXNibj4xNTQ2LTE3MjYgKEVs
ZWN0cm9uaWMpJiN4RDsxMDk3LTYyNTYgKExpbmtpbmcpPC9pc2JuPjxhY2Nlc3Npb24tbnVtPjI2
NzI3NTQ4PC9hY2Nlc3Npb24tbnVtPjx1cmxzPjxyZWxhdGVkLXVybHM+PHVybD5odHRwczovL3d3
dy5uY2JpLm5sbS5uaWguZ292L3B1Ym1lZC8yNjcyNzU0ODwvdXJsPjwvcmVsYXRlZC11cmxzPjwv
dXJscz48Y3VzdG9tMj5QTUM0OTg1MjQyPC9jdXN0b20yPjxlbGVjdHJvbmljLXJlc291cmNlLW51
bT4xMC4xMDM4L25uLjQyMTY8L2VsZWN0cm9uaWMtcmVzb3VyY2UtbnVtPjwvcmVjb3JkPjwvQ2l0
ZT48Q2l0ZT48QXV0aG9yPlRhc2ljPC9BdXRob3I+PFllYXI+MjAxODwvWWVhcj48UmVjTnVtPjM3
MDg8L1JlY051bT48cmVjb3JkPjxyZWMtbnVtYmVyPjM3MDg8L3JlYy1udW1iZXI+PGZvcmVpZ24t
a2V5cz48a2V5IGFwcD0iRU4iIGRiLWlkPSIycmZ4c3B3eGQweGF3c2Vzd2V2eDV0cjVhOXZzMnN3
MGF0dzIiIHRpbWVzdGFtcD0iMTU2MDg2NTcwNiI+MzcwODwva2V5PjwvZm9yZWlnbi1rZXlzPjxy
ZWYtdHlwZSBuYW1lPSJKb3VybmFsIEFydGljbGUiPjE3PC9yZWYtdHlwZT48Y29udHJpYnV0b3Jz
PjxhdXRob3JzPjxhdXRob3I+VGFzaWMsIEIuPC9hdXRob3I+PGF1dGhvcj5ZYW8sIFouPC9hdXRo
b3I+PGF1dGhvcj5HcmF5YnVjaywgTC4gVC48L2F1dGhvcj48YXV0aG9yPlNtaXRoLCBLLiBBLjwv
YXV0aG9yPjxhdXRob3I+Tmd1eWVuLCBULiBOLjwvYXV0aG9yPjxhdXRob3I+QmVydGFnbm9sbGks
IEQuPC9hdXRob3I+PGF1dGhvcj5Hb2xkeSwgSi48L2F1dGhvcj48YXV0aG9yPkdhcnJlbiwgRS48
L2F1dGhvcj48YXV0aG9yPkVjb25vbW8sIE0uIE4uPC9hdXRob3I+PGF1dGhvcj5WaXN3YW5hdGhh
biwgUy48L2F1dGhvcj48YXV0aG9yPlBlbm4sIE8uPC9hdXRob3I+PGF1dGhvcj5CYWtrZW4sIFQu
PC9hdXRob3I+PGF1dGhvcj5NZW5vbiwgVi48L2F1dGhvcj48YXV0aG9yPk1pbGxlciwgSi48L2F1
dGhvcj48YXV0aG9yPkZvbmcsIE8uPC9hdXRob3I+PGF1dGhvcj5IaXJva2F3YSwgSy4gRS48L2F1
dGhvcj48YXV0aG9yPkxhdGhpYSwgSy48L2F1dGhvcj48YXV0aG9yPlJpbW9yaW4sIEMuPC9hdXRo
b3I+PGF1dGhvcj5UaWV1LCBNLjwvYXV0aG9yPjxhdXRob3I+TGFyc2VuLCBSLjwvYXV0aG9yPjxh
dXRob3I+Q2FzcGVyLCBULjwvYXV0aG9yPjxhdXRob3I+QmFya2FuLCBFLjwvYXV0aG9yPjxhdXRo
b3I+S3JvbGwsIE0uPC9hdXRob3I+PGF1dGhvcj5QYXJyeSwgUy48L2F1dGhvcj48YXV0aG9yPlNo
YXBvdmFsb3ZhLCBOLiBWLjwvYXV0aG9yPjxhdXRob3I+SGlyc2Noc3RlaW4sIEQuPC9hdXRob3I+
PGF1dGhvcj5QZW5kZXJncmFmdCwgSi48L2F1dGhvcj48YXV0aG9yPlN1bGxpdmFuLCBILiBBLjwv
YXV0aG9yPjxhdXRob3I+S2ltLCBULiBLLjwvYXV0aG9yPjxhdXRob3I+U3phZmVyLCBBLjwvYXV0
aG9yPjxhdXRob3I+RGVlLCBOLjwvYXV0aG9yPjxhdXRob3I+R3JvYmxld3NraSwgUC48L2F1dGhv
cj48YXV0aG9yPldpY2tlcnNoYW0sIEkuPC9hdXRob3I+PGF1dGhvcj5DZXRpbiwgQS48L2F1dGhv
cj48YXV0aG9yPkhhcnJpcywgSi4gQS48L2F1dGhvcj48YXV0aG9yPkxldmksIEIuIFAuPC9hdXRo
b3I+PGF1dGhvcj5TdW5raW4sIFMuIE0uPC9hdXRob3I+PGF1dGhvcj5NYWRpc2VuLCBMLjwvYXV0
aG9yPjxhdXRob3I+RGFpZ2xlLCBULiBMLjwvYXV0aG9yPjxhdXRob3I+TG9vZ2VyLCBMLjwvYXV0
aG9yPjxhdXRob3I+QmVybmFyZCwgQS48L2F1dGhvcj48YXV0aG9yPlBoaWxsaXBzLCBKLjwvYXV0
aG9yPjxhdXRob3I+TGVpbiwgRS48L2F1dGhvcj48YXV0aG9yPkhhd3J5bHljeiwgTS48L2F1dGhv
cj48YXV0aG9yPlN2b2JvZGEsIEsuPC9hdXRob3I+PGF1dGhvcj5Kb25lcywgQS4gUi48L2F1dGhv
cj48YXV0aG9yPktvY2gsIEMuPC9hdXRob3I+PGF1dGhvcj5aZW5nLCBILjwvYXV0aG9yPjwvYXV0
aG9ycz48L2NvbnRyaWJ1dG9ycz48YXV0aC1hZGRyZXNzPkFsbGVuIEluc3RpdHV0ZSBmb3IgQnJh
aW4gU2NpZW5jZSwgU2VhdHRsZSwgV0EsIFVTQS4gYm9zaWxqa2F0QGFsbGVuaW5zdGl0dXRlLm9y
Zy4mI3hEO0FsbGVuIEluc3RpdHV0ZSBmb3IgQnJhaW4gU2NpZW5jZSwgU2VhdHRsZSwgV0EsIFVT
QS4mI3hEO0phbmVsaWEgUmVzZWFyY2ggQ2FtcHVzLCBIb3dhcmQgSHVnaGVzIE1lZGljYWwgSW5z
dGl0dXRlLCBBc2hidXJuLCBWQSwgVVNBLiYjeEQ7TWFzc2FjaHVzZXR0cyBJbnN0aXR1dGUgb2Yg
VGVjaG5vbG9neSwgQ2FtYnJpZGdlLCBNQSwgVVNBLjwvYXV0aC1hZGRyZXNzPjx0aXRsZXM+PHRp
dGxlPlNoYXJlZCBhbmQgZGlzdGluY3QgdHJhbnNjcmlwdG9taWMgY2VsbCB0eXBlcyBhY3Jvc3Mg
bmVvY29ydGljYWwgYXJlYXM8L3RpdGxlPjxzZWNvbmRhcnktdGl0bGU+TmF0dXJlPC9zZWNvbmRh
cnktdGl0bGU+PC90aXRsZXM+PHBlcmlvZGljYWw+PGZ1bGwtdGl0bGU+TmF0dXJlPC9mdWxsLXRp
dGxlPjxhYmJyLTE+TmF0dXJlPC9hYmJyLTE+PC9wZXJpb2RpY2FsPjxwYWdlcz43Mi03ODwvcGFn
ZXM+PHZvbHVtZT41NjM8L3ZvbHVtZT48bnVtYmVyPjc3Mjk8L251bWJlcj48ZWRpdGlvbj4yMDE4
LzExLzAyPC9lZGl0aW9uPjxrZXl3b3Jkcz48a2V5d29yZD5BbmltYWxzPC9rZXl3b3JkPjxrZXl3
b3JkPkJpb21hcmtlcnMvYW5hbHlzaXM8L2tleXdvcmQ+PGtleXdvcmQ+RmVtYWxlPC9rZXl3b3Jk
PjxrZXl3b3JkPkdBQkFlcmdpYyBOZXVyb25zL21ldGFib2xpc208L2tleXdvcmQ+PGtleXdvcmQ+
KkdlbmUgRXhwcmVzc2lvbiBQcm9maWxpbmc8L2tleXdvcmQ+PGtleXdvcmQ+R2x1dGFtaWMgQWNp
ZC9tZXRhYm9saXNtPC9rZXl3b3JkPjxrZXl3b3JkPk1hbGU8L2tleXdvcmQ+PGtleXdvcmQ+TWlj
ZTwva2V5d29yZD48a2V5d29yZD5Nb3RvciBDb3J0ZXgvYW5hdG9teSAmYW1wOyBoaXN0b2xvZ3kv
Y3l0b2xvZ3kvbWV0YWJvbGlzbTwva2V5d29yZD48a2V5d29yZD5OZW9jb3J0ZXgvYW5hdG9teSAm
YW1wOyBoaXN0b2xvZ3kvKmN5dG9sb2d5LyptZXRhYm9saXNtPC9rZXl3b3JkPjxrZXl3b3JkPk9y
Z2FuIFNwZWNpZmljaXR5PC9rZXl3b3JkPjxrZXl3b3JkPlNlcXVlbmNlIEFuYWx5c2lzLCBSTkE8
L2tleXdvcmQ+PGtleXdvcmQ+U2luZ2xlLUNlbGwgQW5hbHlzaXM8L2tleXdvcmQ+PGtleXdvcmQ+
VmlzdWFsIENvcnRleC9hbmF0b215ICZhbXA7IGhpc3RvbG9neS9jeXRvbG9neS9tZXRhYm9saXNt
PC9rZXl3b3JkPjwva2V5d29yZHM+PGRhdGVzPjx5ZWFyPjIwMTg8L3llYXI+PHB1Yi1kYXRlcz48
ZGF0ZT5Ob3Y8L2RhdGU+PC9wdWItZGF0ZXM+PC9kYXRlcz48aXNibj4xNDc2LTQ2ODcgKEVsZWN0
cm9uaWMpJiN4RDswMDI4LTA4MzYgKExpbmtpbmcpPC9pc2JuPjxhY2Nlc3Npb24tbnVtPjMwMzgy
MTk4PC9hY2Nlc3Npb24tbnVtPjx1cmxzPjxyZWxhdGVkLXVybHM+PHVybD5odHRwczovL3d3dy5u
Y2JpLm5sbS5uaWguZ292L3B1Ym1lZC8zMDM4MjE5ODwvdXJsPjwvcmVsYXRlZC11cmxzPjwvdXJs
cz48Y3VzdG9tMj5QTUM2NDU2MjY5PC9jdXN0b20yPjxlbGVjdHJvbmljLXJlc291cmNlLW51bT4x
MC4xMDM4L3M0MTU4Ni0wMTgtMDY1NC01PC9lbGVjdHJvbmljLXJlc291cmNlLW51bT48L3JlY29y
ZD48L0NpdGU+PENpdGU+PEF1dGhvcj5aaGVuZzwvQXV0aG9yPjxZZWFyPjIwMTc8L1llYXI+PFJl
Y051bT4zNzA5PC9SZWNOdW0+PHJlY29yZD48cmVjLW51bWJlcj4zNzA5PC9yZWMtbnVtYmVyPjxm
b3JlaWduLWtleXM+PGtleSBhcHA9IkVOIiBkYi1pZD0iMnJmeHNwd3hkMHhhd3Nlc3dldng1dHI1
YTl2czJzdzBhdHcyIiB0aW1lc3RhbXA9IjE1NjA4NjU4MTAiPjM3MDk8L2tleT48L2ZvcmVpZ24t
a2V5cz48cmVmLXR5cGUgbmFtZT0iSm91cm5hbCBBcnRpY2xlIj4xNzwvcmVmLXR5cGU+PGNvbnRy
aWJ1dG9ycz48YXV0aG9ycz48YXV0aG9yPlpoZW5nLCBHLiBYLjwvYXV0aG9yPjxhdXRob3I+VGVy
cnksIEouIE0uPC9hdXRob3I+PGF1dGhvcj5CZWxncmFkZXIsIFAuPC9hdXRob3I+PGF1dGhvcj5S
eXZraW4sIFAuPC9hdXRob3I+PGF1dGhvcj5CZW50LCBaLiBXLjwvYXV0aG9yPjxhdXRob3I+V2ls
c29uLCBSLjwvYXV0aG9yPjxhdXRob3I+WmlyYWxkbywgUy4gQi48L2F1dGhvcj48YXV0aG9yPldo
ZWVsZXIsIFQuIEQuPC9hdXRob3I+PGF1dGhvcj5NY0Rlcm1vdHQsIEcuIFAuPC9hdXRob3I+PGF1
dGhvcj5aaHUsIEouPC9hdXRob3I+PGF1dGhvcj5HcmVnb3J5LCBNLiBULjwvYXV0aG9yPjxhdXRo
b3I+U2h1Z2EsIEouPC9hdXRob3I+PGF1dGhvcj5Nb250ZXNjbGFyb3MsIEwuPC9hdXRob3I+PGF1
dGhvcj5VbmRlcndvb2QsIEouIEcuPC9hdXRob3I+PGF1dGhvcj5NYXNxdWVsaWVyLCBELiBBLjwv
YXV0aG9yPjxhdXRob3I+TmlzaGltdXJhLCBTLiBZLjwvYXV0aG9yPjxhdXRob3I+U2NobmFsbC1M
ZXZpbiwgTS48L2F1dGhvcj48YXV0aG9yPld5YXR0LCBQLiBXLjwvYXV0aG9yPjxhdXRob3I+SGlu
ZHNvbiwgQy4gTS48L2F1dGhvcj48YXV0aG9yPkJoYXJhZHdhaiwgUi48L2F1dGhvcj48YXV0aG9y
PldvbmcsIEEuPC9hdXRob3I+PGF1dGhvcj5OZXNzLCBLLiBELjwvYXV0aG9yPjxhdXRob3I+QmVw
cHUsIEwuIFcuPC9hdXRob3I+PGF1dGhvcj5EZWVnLCBILiBKLjwvYXV0aG9yPjxhdXRob3I+TWNG
YXJsYW5kLCBDLjwvYXV0aG9yPjxhdXRob3I+TG9lYiwgSy4gUi48L2F1dGhvcj48YXV0aG9yPlZh
bGVudGUsIFcuIEouPC9hdXRob3I+PGF1dGhvcj5Fcmljc29uLCBOLiBHLjwvYXV0aG9yPjxhdXRo
b3I+U3RldmVucywgRS4gQS48L2F1dGhvcj48YXV0aG9yPlJhZGljaCwgSi4gUC48L2F1dGhvcj48
YXV0aG9yPk1pa2tlbHNlbiwgVC4gUy48L2F1dGhvcj48YXV0aG9yPkhpbmRzb24sIEIuIEouPC9h
dXRob3I+PGF1dGhvcj5CaWVsYXMsIEouIEguPC9hdXRob3I+PC9hdXRob3JzPjwvY29udHJpYnV0
b3JzPjxhdXRoLWFkZHJlc3M+MTB4IEdlbm9taWNzIEluYy4sIFBsZWFzYW50b24sIENhbGlmb3Ju
aWEsIDk0NTY2LCBVU0EuJiN4RDtUcmFuc2xhdGlvbmFsIFJlc2VhcmNoIFByb2dyYW0sIFB1Ymxp
YyBIZWFsdGggU2NpZW5jZXMgRGl2aXNpb24sIEZyZWQgSHV0Y2hpbnNvbiBDYW5jZXIgUmVzZWFy
Y2ggQ2VudGVyLCBTZWF0dGxlLCBXYXNoaW5ndG9uIDk4MTA5LCBVU0EuJiN4RDtEZXBhcnRtZW50
IG9mIEdlbm9tZSBTY2llbmNlcywgVW5pdmVyc2l0eSBvZiBXYXNoaW5ndG9uLCBTZWF0dGxlLCBX
YXNoaW5ndG9uIDk4MTk1LCBVU0EuJiN4RDtDbGluaWNhbCBSZXNlYXJjaCBEaXZpc2lvbiwgRnJl
ZCBIdXRjaGluc29uIENhbmNlciBSZXNlYXJjaCBDZW50ZXIsIFNlYXR0bGUsIFdhc2hpbmd0b24g
OTgxMDksIFVTQS4mI3hEO1NlYXR0bGUgQ2FuY2VyIENhcmUgQWxsaWFuY2UgQ2xpbmljYWwgSW1t
dW5vZ2VuZXRpY3MgTGFib3JhdG9yeSwgU2VhdHRsZSwgV2FzaGluZ3RvbiA5ODEwOSwgVVNBLiYj
eEQ7RGVwYXJ0bWVudCBvZiBQYXRob2xvZ3ksIFVuaXZlcnNpdHkgb2YgV2FzaGluZ3RvbiwgU2Vh
dHRsZSwgV2FzaGluZ3RvbiA5ODE5NSwgVVNBLiYjeEQ7TWVkaWNhbCBTY2llbnRpc3QgVHJhaW5p
bmcgUHJvZ3JhbSwgVW5pdmVyc2l0eSBvZiBXYXNoaW5ndG9uIFNjaG9vbCBvZiBNZWRpY2luZSwg
U2VhdHRsZSwgV2FzaGluZ3RvbiA5ODE5NSwgVVNBLiYjeEQ7TW9sZWN1bGFyIGFuZCBDZWxsdWxh
ciBCaW9sb2d5IEdyYWR1YXRlIFByb2dyYW0sIFVuaXZlcnNpdHkgb2YgV2FzaGluZ3RvbiwgU2Vh
dHRsZSwgV2FzaGluZ3RvbiA5ODE5NSwgVVNBLiYjeEQ7SHVtYW4gQmlvbG9neSBEaXZpc2lvbiwg
RnJlZCBIdXRjaGluc29uIENhbmNlciBSZXNlYXJjaCBDZW50ZXIsIFNlYXR0bGUsIFdhc2hpbmd0
b24gOTgxMDksIFVTQS48L2F1dGgtYWRkcmVzcz48dGl0bGVzPjx0aXRsZT5NYXNzaXZlbHkgcGFy
YWxsZWwgZGlnaXRhbCB0cmFuc2NyaXB0aW9uYWwgcHJvZmlsaW5nIG9mIHNpbmdsZSBjZWxsczwv
dGl0bGU+PHNlY29uZGFyeS10aXRsZT5OYXQgQ29tbXVuPC9zZWNvbmRhcnktdGl0bGU+PC90aXRs
ZXM+PHBlcmlvZGljYWw+PGZ1bGwtdGl0bGU+TmF0IENvbW11bjwvZnVsbC10aXRsZT48YWJici0x
Pk5hdHVyZSBjb21tdW5pY2F0aW9uczwvYWJici0xPjwvcGVyaW9kaWNhbD48cGFnZXM+MTQwNDk8
L3BhZ2VzPjx2b2x1bWU+ODwvdm9sdW1lPjxlZGl0aW9uPjIwMTcvMDEvMTc8L2VkaXRpb24+PGtl
eXdvcmRzPjxrZXl3b3JkPkNlbGwgTGluZTwva2V5d29yZD48a2V5d29yZD5GZW1hbGU8L2tleXdv
cmQ+PGtleXdvcmQ+SHVtYW5zPC9rZXl3b3JkPjxrZXl3b3JkPkxldWtvY3l0ZXMsIE1vbm9udWNs
ZWFyL2NoZW1pc3RyeS8qbWV0YWJvbGlzbTwva2V5d29yZD48a2V5d29yZD5NYWxlPC9rZXl3b3Jk
PjxrZXl3b3JkPlJOQSwgTWVzc2VuZ2VyL2dlbmV0aWNzL21ldGFib2xpc208L2tleXdvcmQ+PGtl
eXdvcmQ+U2luZ2xlLUNlbGwgQW5hbHlzaXM8L2tleXdvcmQ+PGtleXdvcmQ+KlRyYW5zY3JpcHRv
bWU8L2tleXdvcmQ+PC9rZXl3b3Jkcz48ZGF0ZXM+PHllYXI+MjAxNzwveWVhcj48cHViLWRhdGVz
PjxkYXRlPkphbiAxNjwvZGF0ZT48L3B1Yi1kYXRlcz48L2RhdGVzPjxpc2JuPjIwNDEtMTcyMyAo
RWxlY3Ryb25pYykmI3hEOzIwNDEtMTcyMyAoTGlua2luZyk8L2lzYm4+PGFjY2Vzc2lvbi1udW0+
MjgwOTE2MDE8L2FjY2Vzc2lvbi1udW0+PHVybHM+PHJlbGF0ZWQtdXJscz48dXJsPmh0dHBzOi8v
d3d3Lm5jYmkubmxtLm5paC5nb3YvcHVibWVkLzI4MDkxNjAxPC91cmw+PC9yZWxhdGVkLXVybHM+
PC91cmxzPjxjdXN0b20yPlBNQzUyNDE4MTggTC5NLiwgRC5BLk0uLCBTLlkuTi4sIE0uUy5MLiwg
UC5XLlcuLCBDLk0uSC4sIFIuQi4sIEEuVy4sIEsuRC5OLiwgVC5TLk0uIGFuZCBCLkouSC4gYXJl
IGVtcGxveWVlcyBvZiAxMHggR2Vub21pY3MuPC9jdXN0b20yPjxlbGVjdHJvbmljLXJlc291cmNl
LW51bT4xMC4xMDM4L25jb21tczE0MDQ5PC9lbGVjdHJvbmljLXJlc291cmNlLW51bT48L3JlY29y
ZD48L0NpdGU+PC9FbmROb3RlPgB=
</w:fldData>
        </w:fldChar>
      </w:r>
      <w:r>
        <w:instrText xml:space="preserve"> ADDIN EN.CITE.DATA </w:instrText>
      </w:r>
      <w:r>
        <w:fldChar w:fldCharType="end"/>
      </w:r>
      <w:r>
        <w:fldChar w:fldCharType="separate"/>
      </w:r>
      <w:r w:rsidRPr="005C65BC">
        <w:rPr>
          <w:noProof/>
          <w:vertAlign w:val="superscript"/>
        </w:rPr>
        <w:t>2,3,6</w:t>
      </w:r>
      <w:r>
        <w:fldChar w:fldCharType="end"/>
      </w:r>
      <w:r>
        <w:t xml:space="preserve">. </w:t>
      </w:r>
      <w:r w:rsidRPr="00D10A8F">
        <w:t xml:space="preserve">cDNA libraries will be generated </w:t>
      </w:r>
      <w:r>
        <w:t>with</w:t>
      </w:r>
      <w:r w:rsidRPr="00D10A8F">
        <w:t xml:space="preserve"> the Single Cell 3′ Library &amp; Gel Bead kit version 3 </w:t>
      </w:r>
      <w:r>
        <w:t xml:space="preserve">and </w:t>
      </w:r>
      <w:r w:rsidRPr="00D10A8F">
        <w:t xml:space="preserve">sequenced on an Illumina NextSeq500 using 150-bp paired-end sequencing. Based on our Preliminary Studies, at least 5,000 cells will be captured per sample, for a total of more than </w:t>
      </w:r>
      <w:r>
        <w:t>495</w:t>
      </w:r>
      <w:r w:rsidRPr="00D10A8F">
        <w:t xml:space="preserve">,000 cells over the </w:t>
      </w:r>
      <w:r>
        <w:t>99</w:t>
      </w:r>
      <w:r w:rsidRPr="00D10A8F">
        <w:t xml:space="preserve"> temporal cortex samples, and sequenced with at least 150 million reads per sample (see </w:t>
      </w:r>
      <w:r w:rsidRPr="00D10A8F">
        <w:rPr>
          <w:b/>
        </w:rPr>
        <w:t>Preliminary Studies</w:t>
      </w:r>
      <w:r w:rsidRPr="00D10A8F">
        <w:t xml:space="preserve">). To minimize bias, for all RNA processing and RNA-Seq steps, case and control samples were processed in parallel by </w:t>
      </w:r>
      <w:r w:rsidRPr="00710D47">
        <w:t>researchers blinded to the diagnosis.</w:t>
      </w:r>
    </w:p>
    <w:p w14:paraId="238AC468" w14:textId="01E28C63" w:rsidR="005C65BC" w:rsidRPr="00D10A8F" w:rsidRDefault="005C65BC" w:rsidP="005C65BC">
      <w:pPr>
        <w:pStyle w:val="NormalWeb"/>
        <w:adjustRightInd w:val="0"/>
        <w:snapToGrid w:val="0"/>
        <w:ind w:firstLine="720"/>
        <w:contextualSpacing/>
        <w:jc w:val="both"/>
        <w:rPr>
          <w:b/>
          <w:bCs/>
        </w:rPr>
      </w:pPr>
      <w:r w:rsidRPr="00D10A8F">
        <w:rPr>
          <w:b/>
          <w:bCs/>
        </w:rPr>
        <w:t>Single-nucleus bioinformatics analysis</w:t>
      </w:r>
      <w:r>
        <w:rPr>
          <w:b/>
          <w:bCs/>
        </w:rPr>
        <w:t>.</w:t>
      </w:r>
      <w:r w:rsidRPr="00D10A8F">
        <w:rPr>
          <w:b/>
          <w:bCs/>
        </w:rPr>
        <w:t xml:space="preserve"> </w:t>
      </w:r>
      <w:r>
        <w:t>G</w:t>
      </w:r>
      <w:r w:rsidRPr="00D10A8F">
        <w:t xml:space="preserve">ene counts will be obtained by aligning reads to the human genome (GRCh38.p12) using </w:t>
      </w:r>
      <w:proofErr w:type="spellStart"/>
      <w:r w:rsidRPr="00D10A8F">
        <w:t>CellRanger</w:t>
      </w:r>
      <w:proofErr w:type="spellEnd"/>
      <w:r w:rsidRPr="00D10A8F">
        <w:t xml:space="preserve"> software (version</w:t>
      </w:r>
      <w:r w:rsidRPr="00D10A8F" w:rsidDel="008B2CDC">
        <w:t xml:space="preserve"> </w:t>
      </w:r>
      <w:r w:rsidRPr="00D10A8F">
        <w:t>3.0.0)</w:t>
      </w:r>
      <w:r>
        <w:rPr>
          <w:bCs/>
        </w:rPr>
        <w:fldChar w:fldCharType="begin">
          <w:fldData xml:space="preserve">PEVuZE5vdGU+PENpdGU+PEF1dGhvcj5NYXRoeXM8L0F1dGhvcj48WWVhcj4yMDE5PC9ZZWFyPjxS
ZWNOdW0+MzcxMTwvUmVjTnVtPjxEaXNwbGF5VGV4dD48c3R5bGUgZmFjZT0ic3VwZXJzY3JpcHQi
PjQsNTwvc3R5bGU+PC9EaXNwbGF5VGV4dD48cmVjb3JkPjxyZWMtbnVtYmVyPjM3MTE8L3JlYy1u
dW1iZXI+PGZvcmVpZ24ta2V5cz48a2V5IGFwcD0iRU4iIGRiLWlkPSIycmZ4c3B3eGQweGF3c2Vz
d2V2eDV0cjVhOXZzMnN3MGF0dzIiIHRpbWVzdGFtcD0iMTU2MDg2NjE5NCI+MzcxMTwva2V5Pjwv
Zm9yZWlnbi1rZXlzPjxyZWYtdHlwZSBuYW1lPSJKb3VybmFsIEFydGljbGUiPjE3PC9yZWYtdHlw
ZT48Y29udHJpYnV0b3JzPjxhdXRob3JzPjxhdXRob3I+TWF0aHlzLCBILjwvYXV0aG9yPjxhdXRo
b3I+RGF2aWxhLVZlbGRlcnJhaW4sIEouPC9hdXRob3I+PGF1dGhvcj5QZW5nLCBaLjwvYXV0aG9y
PjxhdXRob3I+R2FvLCBGLjwvYXV0aG9yPjxhdXRob3I+TW9oYW1tYWRpLCBTLjwvYXV0aG9yPjxh
dXRob3I+WW91bmcsIEouIFouPC9hdXRob3I+PGF1dGhvcj5NZW5vbiwgTS48L2F1dGhvcj48YXV0
aG9yPkhlLCBMLjwvYXV0aG9yPjxhdXRob3I+QWJkdXJyb2IsIEYuPC9hdXRob3I+PGF1dGhvcj5K
aWFuZywgWC48L2F1dGhvcj48YXV0aG9yPk1hcnRvcmVsbCwgQS4gSi48L2F1dGhvcj48YXV0aG9y
PlJhbnNvaG9mZiwgUi4gTS48L2F1dGhvcj48YXV0aG9yPkhhZmxlciwgQi4gUC48L2F1dGhvcj48
YXV0aG9yPkJlbm5ldHQsIEQuIEEuPC9hdXRob3I+PGF1dGhvcj5LZWxsaXMsIE0uPC9hdXRob3I+
PGF1dGhvcj5Uc2FpLCBMLiBILjwvYXV0aG9yPjwvYXV0aG9ycz48L2NvbnRyaWJ1dG9ycz48YXV0
aC1hZGRyZXNzPlBpY293ZXIgSW5zdGl0dXRlIGZvciBMZWFybmluZyBhbmQgTWVtb3J5LCBNYXNz
YWNodXNldHRzIEluc3RpdHV0ZSBvZiBUZWNobm9sb2d5LCBDYW1icmlkZ2UsIE1BLCBVU0EuJiN4
RDtEZXBhcnRtZW50IG9mIEJyYWluIGFuZCBDb2duaXRpdmUgU2NpZW5jZXMsIE1hc3NhY2h1c2V0
dHMgSW5zdGl0dXRlIG9mIFRlY2hub2xvZ3ksIENhbWJyaWRnZSwgTUEsIFVTQS4mI3hEO01JVCBD
b21wdXRlciBTY2llbmNlIGFuZCBBcnRpZmljaWFsIEludGVsbGlnZW5jZSBMYWJvcmF0b3J5LCBD
YW1icmlkZ2UsIE1BLCBVU0EuJiN4RDtCcm9hZCBJbnN0aXR1dGUgb2YgTUlUIGFuZCBIYXJ2YXJk
LCBDYW1icmlkZ2UsIE1BLCBVU0EuJiN4RDtEZXBhcnRtZW50IG9mIE5ldXJvbG9neSwgSGFydmFy
ZCBNZWRpY2FsIFNjaG9vbCwgQm9zdG9uLCBNQSwgVVNBLiYjeEQ7RXZlcmdyYW5kZSBDZW50ZXIg
Zm9yIEltbXVub2xvZ2ljIERpc2Vhc2VzLCBIYXJ2YXJkIE1lZGljYWwgU2Nob29sLCBCb3N0b24s
IE1BLCBVU0EuJiN4RDtUaGlyZCBSb2NrIFZlbnR1cmVzLCBCb3N0b24sIE1BLCBVU0EuJiN4RDtE
ZXBhcnRtZW50IG9mIE9waHRoYWxtb2xvZ3ksIEhhcnZhcmQgTWVkaWNhbCBTY2hvb2wsIEJvc3Rv
biwgTUEsIFVTQS4mI3hEO1J1c2ggQWx6aGVpbWVyJmFwb3M7cyBEaXNlYXNlIENlbnRlciwgUnVz
aCBVbml2ZXJzaXR5IE1lZGljYWwgQ2VudGVyLCBDaGljYWdvLCBJTCwgVVNBLiYjeEQ7TUlUIENv
bXB1dGVyIFNjaWVuY2UgYW5kIEFydGlmaWNpYWwgSW50ZWxsaWdlbmNlIExhYm9yYXRvcnksIENh
bWJyaWRnZSwgTUEsIFVTQS4gbWFub2xpQG1pdC5lZHUuJiN4RDtCcm9hZCBJbnN0aXR1dGUgb2Yg
TUlUIGFuZCBIYXJ2YXJkLCBDYW1icmlkZ2UsIE1BLCBVU0EuIG1hbm9saUBtaXQuZWR1LiYjeEQ7
UGljb3dlciBJbnN0aXR1dGUgZm9yIExlYXJuaW5nIGFuZCBNZW1vcnksIE1hc3NhY2h1c2V0dHMg
SW5zdGl0dXRlIG9mIFRlY2hub2xvZ3ksIENhbWJyaWRnZSwgTUEsIFVTQS4gbGh0c2FpQG1pdC5l
ZHUuJiN4RDtEZXBhcnRtZW50IG9mIEJyYWluIGFuZCBDb2duaXRpdmUgU2NpZW5jZXMsIE1hc3Nh
Y2h1c2V0dHMgSW5zdGl0dXRlIG9mIFRlY2hub2xvZ3ksIENhbWJyaWRnZSwgTUEsIFVTQS4gbGh0
c2FpQG1pdC5lZHUuJiN4RDtCcm9hZCBJbnN0aXR1dGUgb2YgTUlUIGFuZCBIYXJ2YXJkLCBDYW1i
cmlkZ2UsIE1BLCBVU0EuIGxodHNhaUBtaXQuZWR1LjwvYXV0aC1hZGRyZXNzPjx0aXRsZXM+PHRp
dGxlPlNpbmdsZS1jZWxsIHRyYW5zY3JpcHRvbWljIGFuYWx5c2lzIG9mIEFsemhlaW1lciZhcG9z
O3MgZGlzZWFzZTwvdGl0bGU+PHNlY29uZGFyeS10aXRsZT5OYXR1cmU8L3NlY29uZGFyeS10aXRs
ZT48L3RpdGxlcz48cGVyaW9kaWNhbD48ZnVsbC10aXRsZT5OYXR1cmU8L2Z1bGwtdGl0bGU+PGFi
YnItMT5OYXR1cmU8L2FiYnItMT48L3BlcmlvZGljYWw+PGVkaXRpb24+MjAxOS8wNS8wMzwvZWRp
dGlvbj48ZGF0ZXM+PHllYXI+MjAxOTwveWVhcj48cHViLWRhdGVzPjxkYXRlPk1heSAxPC9kYXRl
PjwvcHViLWRhdGVzPjwvZGF0ZXM+PGlzYm4+MTQ3Ni00Njg3IChFbGVjdHJvbmljKSYjeEQ7MDAy
OC0wODM2IChMaW5raW5nKTwvaXNibj48YWNjZXNzaW9uLW51bT4zMTA0MjY5NzwvYWNjZXNzaW9u
LW51bT48dXJscz48cmVsYXRlZC11cmxzPjx1cmw+aHR0cHM6Ly93d3cubmNiaS5ubG0ubmloLmdv
di9wdWJtZWQvMzEwNDI2OTc8L3VybD48L3JlbGF0ZWQtdXJscz48L3VybHM+PGVsZWN0cm9uaWMt
cmVzb3VyY2UtbnVtPjEwLjEwMzgvczQxNTg2LTAxOS0xMTk1LTI8L2VsZWN0cm9uaWMtcmVzb3Vy
Y2UtbnVtPjwvcmVjb3JkPjwvQ2l0ZT48Q2l0ZT48QXV0aG9yPkpha2VsPC9BdXRob3I+PFllYXI+
MjAxOTwvWWVhcj48UmVjTnVtPjM3MjQ8L1JlY051bT48cmVjb3JkPjxyZWMtbnVtYmVyPjM3MjQ8
L3JlYy1udW1iZXI+PGZvcmVpZ24ta2V5cz48a2V5IGFwcD0iRU4iIGRiLWlkPSIycmZ4c3B3eGQw
eGF3c2Vzd2V2eDV0cjVhOXZzMnN3MGF0dzIiIHRpbWVzdGFtcD0iMTU2MDg2NjMwMCI+MzcyNDwv
a2V5PjwvZm9yZWlnbi1rZXlzPjxyZWYtdHlwZSBuYW1lPSJKb3VybmFsIEFydGljbGUiPjE3PC9y
ZWYtdHlwZT48Y29udHJpYnV0b3JzPjxhdXRob3JzPjxhdXRob3I+SmFrZWwsIFMuPC9hdXRob3I+
PGF1dGhvcj5BZ2lycmUsIEUuPC9hdXRob3I+PGF1dGhvcj5NZW5kYW5oYSBGYWxjYW8sIEEuPC9h
dXRob3I+PGF1dGhvcj52YW4gQnJ1Z2dlbiwgRC48L2F1dGhvcj48YXV0aG9yPkxlZSwgSy4gVy48
L2F1dGhvcj48YXV0aG9yPktudWVzZWwsIEkuPC9hdXRob3I+PGF1dGhvcj5NYWxob3RyYSwgRC48
L2F1dGhvcj48YXV0aG9yPkZmcmVuY2gtQ29uc3RhbnQsIEMuPC9hdXRob3I+PGF1dGhvcj5XaWxs
aWFtcywgQS48L2F1dGhvcj48YXV0aG9yPkNhc3RlbG8tQnJhbmNvLCBHLjwvYXV0aG9yPjwvYXV0
aG9ycz48L2NvbnRyaWJ1dG9ycz48YXV0aC1hZGRyZXNzPk1SQyBDZW50cmUgZm9yIFJlZ2VuZXJh
dGl2ZSBNZWRpY2luZSBhbmQgTVMgU29jaWV0eSBFZGluYnVyZ2ggQ2VudHJlLCBFZGluYnVyZ2gg
YmlvUXVhcnRlciwgVW5pdmVyc2l0eSBvZiBFZGluYnVyZ2gsIEVkaW5idXJnaCwgVUsuJiN4RDtM
YWJvcmF0b3J5IG9mIE1vbGVjdWxhciBOZXVyb2Jpb2xvZ3ksIERlcGFydG1lbnQgb2YgQmlvY2hl
bWlzdHJ5IGFuZCBCaW9waHlzaWNzLCBLYXJvbGluc2thIEluc3RpdHV0ZXQsIFN0b2NraG9sbSwg
U3dlZGVuLiYjeEQ7Um9jaGUgUGhhcm1hIFJlc2VhcmNoIGFuZCBFYXJseSBEZXZlbG9wbWVudCAo
cFJFRCksIFJvY2hlIElubm92YXRpb24gQ2VudGVyIEJhc2VsLCBCYXNlbCwgU3dpdHplcmxhbmQu
JiN4RDtNUkMgQ2VudHJlIGZvciBSZWdlbmVyYXRpdmUgTWVkaWNpbmUgYW5kIE1TIFNvY2lldHkg
RWRpbmJ1cmdoIENlbnRyZSwgRWRpbmJ1cmdoIGJpb1F1YXJ0ZXIsIFVuaXZlcnNpdHkgb2YgRWRp
bmJ1cmdoLCBFZGluYnVyZ2gsIFVLLiBjZmZjQGVkLmFjLnVrLiYjeEQ7TVJDIENlbnRyZSBmb3Ig
UmVnZW5lcmF0aXZlIE1lZGljaW5lIGFuZCBNUyBTb2NpZXR5IEVkaW5idXJnaCBDZW50cmUsIEVk
aW5idXJnaCBiaW9RdWFydGVyLCBVbml2ZXJzaXR5IG9mIEVkaW5idXJnaCwgRWRpbmJ1cmdoLCBV
Sy4gYW5uYS53aWxsaWFtc0BlZC5hYy51ay4mI3hEO0xhYm9yYXRvcnkgb2YgTW9sZWN1bGFyIE5l
dXJvYmlvbG9neSwgRGVwYXJ0bWVudCBvZiBCaW9jaGVtaXN0cnkgYW5kIEJpb3BoeXNpY3MsIEth
cm9saW5za2EgSW5zdGl0dXRldCwgU3RvY2tob2xtLCBTd2VkZW4uIGdvbmNhbG8uY2FzdGVsby1i
cmFuY29Aa2kuc2UuJiN4RDtNaW5nIFdhaSBMYXUgQ2VudHJlIGZvciBSZXBhcmF0aXZlIE1lZGlj
aW5lLCBTdG9ja2hvbG0gbm9kZSwgS2Fyb2xpbnNrYSBJbnN0aXR1dGV0LCBTdG9ja2hvbG0sIFN3
ZWRlbi4gZ29uY2Fsby5jYXN0ZWxvLWJyYW5jb0BraS5zZS48L2F1dGgtYWRkcmVzcz48dGl0bGVz
Pjx0aXRsZT5BbHRlcmVkIGh1bWFuIG9saWdvZGVuZHJvY3l0ZSBoZXRlcm9nZW5laXR5IGluIG11
bHRpcGxlIHNjbGVyb3NpczwvdGl0bGU+PHNlY29uZGFyeS10aXRsZT5OYXR1cmU8L3NlY29uZGFy
eS10aXRsZT48L3RpdGxlcz48cGVyaW9kaWNhbD48ZnVsbC10aXRsZT5OYXR1cmU8L2Z1bGwtdGl0
bGU+PGFiYnItMT5OYXR1cmU8L2FiYnItMT48L3BlcmlvZGljYWw+PHBhZ2VzPjU0My01NDc8L3Bh
Z2VzPjx2b2x1bWU+NTY2PC92b2x1bWU+PG51bWJlcj43NzQ1PC9udW1iZXI+PGVkaXRpb24+MjAx
OS8wMi8xMzwvZWRpdGlvbj48ZGF0ZXM+PHllYXI+MjAxOTwveWVhcj48cHViLWRhdGVzPjxkYXRl
PkZlYjwvZGF0ZT48L3B1Yi1kYXRlcz48L2RhdGVzPjxpc2JuPjE0NzYtNDY4NyAoRWxlY3Ryb25p
YykmI3hEOzAwMjgtMDgzNiAoTGlua2luZyk8L2lzYm4+PGFjY2Vzc2lvbi1udW0+MzA3NDc5MTg8
L2FjY2Vzc2lvbi1udW0+PHVybHM+PHJlbGF0ZWQtdXJscz48dXJsPmh0dHBzOi8vd3d3Lm5jYmku
bmxtLm5paC5nb3YvcHVibWVkLzMwNzQ3OTE4PC91cmw+PC9yZWxhdGVkLXVybHM+PC91cmxzPjxj
dXN0b20yPlBNQzY1NDQ1NDY8L2N1c3RvbTI+PGVsZWN0cm9uaWMtcmVzb3VyY2UtbnVtPjEwLjEw
MzgvczQxNTg2LTAxOS0wOTAzLTI8L2VsZWN0cm9uaWMtcmVzb3VyY2UtbnVtPjwvcmVjb3JkPjwv
Q2l0ZT48L0VuZE5vdGU+AG==
</w:fldData>
        </w:fldChar>
      </w:r>
      <w:r>
        <w:rPr>
          <w:bCs/>
        </w:rPr>
        <w:instrText xml:space="preserve"> ADDIN EN.CITE </w:instrText>
      </w:r>
      <w:r>
        <w:rPr>
          <w:bCs/>
        </w:rPr>
        <w:fldChar w:fldCharType="begin">
          <w:fldData xml:space="preserve">PEVuZE5vdGU+PENpdGU+PEF1dGhvcj5NYXRoeXM8L0F1dGhvcj48WWVhcj4yMDE5PC9ZZWFyPjxS
ZWNOdW0+MzcxMTwvUmVjTnVtPjxEaXNwbGF5VGV4dD48c3R5bGUgZmFjZT0ic3VwZXJzY3JpcHQi
PjQsNTwvc3R5bGU+PC9EaXNwbGF5VGV4dD48cmVjb3JkPjxyZWMtbnVtYmVyPjM3MTE8L3JlYy1u
dW1iZXI+PGZvcmVpZ24ta2V5cz48a2V5IGFwcD0iRU4iIGRiLWlkPSIycmZ4c3B3eGQweGF3c2Vz
d2V2eDV0cjVhOXZzMnN3MGF0dzIiIHRpbWVzdGFtcD0iMTU2MDg2NjE5NCI+MzcxMTwva2V5Pjwv
Zm9yZWlnbi1rZXlzPjxyZWYtdHlwZSBuYW1lPSJKb3VybmFsIEFydGljbGUiPjE3PC9yZWYtdHlw
ZT48Y29udHJpYnV0b3JzPjxhdXRob3JzPjxhdXRob3I+TWF0aHlzLCBILjwvYXV0aG9yPjxhdXRo
b3I+RGF2aWxhLVZlbGRlcnJhaW4sIEouPC9hdXRob3I+PGF1dGhvcj5QZW5nLCBaLjwvYXV0aG9y
PjxhdXRob3I+R2FvLCBGLjwvYXV0aG9yPjxhdXRob3I+TW9oYW1tYWRpLCBTLjwvYXV0aG9yPjxh
dXRob3I+WW91bmcsIEouIFouPC9hdXRob3I+PGF1dGhvcj5NZW5vbiwgTS48L2F1dGhvcj48YXV0
aG9yPkhlLCBMLjwvYXV0aG9yPjxhdXRob3I+QWJkdXJyb2IsIEYuPC9hdXRob3I+PGF1dGhvcj5K
aWFuZywgWC48L2F1dGhvcj48YXV0aG9yPk1hcnRvcmVsbCwgQS4gSi48L2F1dGhvcj48YXV0aG9y
PlJhbnNvaG9mZiwgUi4gTS48L2F1dGhvcj48YXV0aG9yPkhhZmxlciwgQi4gUC48L2F1dGhvcj48
YXV0aG9yPkJlbm5ldHQsIEQuIEEuPC9hdXRob3I+PGF1dGhvcj5LZWxsaXMsIE0uPC9hdXRob3I+
PGF1dGhvcj5Uc2FpLCBMLiBILjwvYXV0aG9yPjwvYXV0aG9ycz48L2NvbnRyaWJ1dG9ycz48YXV0
aC1hZGRyZXNzPlBpY293ZXIgSW5zdGl0dXRlIGZvciBMZWFybmluZyBhbmQgTWVtb3J5LCBNYXNz
YWNodXNldHRzIEluc3RpdHV0ZSBvZiBUZWNobm9sb2d5LCBDYW1icmlkZ2UsIE1BLCBVU0EuJiN4
RDtEZXBhcnRtZW50IG9mIEJyYWluIGFuZCBDb2duaXRpdmUgU2NpZW5jZXMsIE1hc3NhY2h1c2V0
dHMgSW5zdGl0dXRlIG9mIFRlY2hub2xvZ3ksIENhbWJyaWRnZSwgTUEsIFVTQS4mI3hEO01JVCBD
b21wdXRlciBTY2llbmNlIGFuZCBBcnRpZmljaWFsIEludGVsbGlnZW5jZSBMYWJvcmF0b3J5LCBD
YW1icmlkZ2UsIE1BLCBVU0EuJiN4RDtCcm9hZCBJbnN0aXR1dGUgb2YgTUlUIGFuZCBIYXJ2YXJk
LCBDYW1icmlkZ2UsIE1BLCBVU0EuJiN4RDtEZXBhcnRtZW50IG9mIE5ldXJvbG9neSwgSGFydmFy
ZCBNZWRpY2FsIFNjaG9vbCwgQm9zdG9uLCBNQSwgVVNBLiYjeEQ7RXZlcmdyYW5kZSBDZW50ZXIg
Zm9yIEltbXVub2xvZ2ljIERpc2Vhc2VzLCBIYXJ2YXJkIE1lZGljYWwgU2Nob29sLCBCb3N0b24s
IE1BLCBVU0EuJiN4RDtUaGlyZCBSb2NrIFZlbnR1cmVzLCBCb3N0b24sIE1BLCBVU0EuJiN4RDtE
ZXBhcnRtZW50IG9mIE9waHRoYWxtb2xvZ3ksIEhhcnZhcmQgTWVkaWNhbCBTY2hvb2wsIEJvc3Rv
biwgTUEsIFVTQS4mI3hEO1J1c2ggQWx6aGVpbWVyJmFwb3M7cyBEaXNlYXNlIENlbnRlciwgUnVz
aCBVbml2ZXJzaXR5IE1lZGljYWwgQ2VudGVyLCBDaGljYWdvLCBJTCwgVVNBLiYjeEQ7TUlUIENv
bXB1dGVyIFNjaWVuY2UgYW5kIEFydGlmaWNpYWwgSW50ZWxsaWdlbmNlIExhYm9yYXRvcnksIENh
bWJyaWRnZSwgTUEsIFVTQS4gbWFub2xpQG1pdC5lZHUuJiN4RDtCcm9hZCBJbnN0aXR1dGUgb2Yg
TUlUIGFuZCBIYXJ2YXJkLCBDYW1icmlkZ2UsIE1BLCBVU0EuIG1hbm9saUBtaXQuZWR1LiYjeEQ7
UGljb3dlciBJbnN0aXR1dGUgZm9yIExlYXJuaW5nIGFuZCBNZW1vcnksIE1hc3NhY2h1c2V0dHMg
SW5zdGl0dXRlIG9mIFRlY2hub2xvZ3ksIENhbWJyaWRnZSwgTUEsIFVTQS4gbGh0c2FpQG1pdC5l
ZHUuJiN4RDtEZXBhcnRtZW50IG9mIEJyYWluIGFuZCBDb2duaXRpdmUgU2NpZW5jZXMsIE1hc3Nh
Y2h1c2V0dHMgSW5zdGl0dXRlIG9mIFRlY2hub2xvZ3ksIENhbWJyaWRnZSwgTUEsIFVTQS4gbGh0
c2FpQG1pdC5lZHUuJiN4RDtCcm9hZCBJbnN0aXR1dGUgb2YgTUlUIGFuZCBIYXJ2YXJkLCBDYW1i
cmlkZ2UsIE1BLCBVU0EuIGxodHNhaUBtaXQuZWR1LjwvYXV0aC1hZGRyZXNzPjx0aXRsZXM+PHRp
dGxlPlNpbmdsZS1jZWxsIHRyYW5zY3JpcHRvbWljIGFuYWx5c2lzIG9mIEFsemhlaW1lciZhcG9z
O3MgZGlzZWFzZTwvdGl0bGU+PHNlY29uZGFyeS10aXRsZT5OYXR1cmU8L3NlY29uZGFyeS10aXRs
ZT48L3RpdGxlcz48cGVyaW9kaWNhbD48ZnVsbC10aXRsZT5OYXR1cmU8L2Z1bGwtdGl0bGU+PGFi
YnItMT5OYXR1cmU8L2FiYnItMT48L3BlcmlvZGljYWw+PGVkaXRpb24+MjAxOS8wNS8wMzwvZWRp
dGlvbj48ZGF0ZXM+PHllYXI+MjAxOTwveWVhcj48cHViLWRhdGVzPjxkYXRlPk1heSAxPC9kYXRl
PjwvcHViLWRhdGVzPjwvZGF0ZXM+PGlzYm4+MTQ3Ni00Njg3IChFbGVjdHJvbmljKSYjeEQ7MDAy
OC0wODM2IChMaW5raW5nKTwvaXNibj48YWNjZXNzaW9uLW51bT4zMTA0MjY5NzwvYWNjZXNzaW9u
LW51bT48dXJscz48cmVsYXRlZC11cmxzPjx1cmw+aHR0cHM6Ly93d3cubmNiaS5ubG0ubmloLmdv
di9wdWJtZWQvMzEwNDI2OTc8L3VybD48L3JlbGF0ZWQtdXJscz48L3VybHM+PGVsZWN0cm9uaWMt
cmVzb3VyY2UtbnVtPjEwLjEwMzgvczQxNTg2LTAxOS0xMTk1LTI8L2VsZWN0cm9uaWMtcmVzb3Vy
Y2UtbnVtPjwvcmVjb3JkPjwvQ2l0ZT48Q2l0ZT48QXV0aG9yPkpha2VsPC9BdXRob3I+PFllYXI+
MjAxOTwvWWVhcj48UmVjTnVtPjM3MjQ8L1JlY051bT48cmVjb3JkPjxyZWMtbnVtYmVyPjM3MjQ8
L3JlYy1udW1iZXI+PGZvcmVpZ24ta2V5cz48a2V5IGFwcD0iRU4iIGRiLWlkPSIycmZ4c3B3eGQw
eGF3c2Vzd2V2eDV0cjVhOXZzMnN3MGF0dzIiIHRpbWVzdGFtcD0iMTU2MDg2NjMwMCI+MzcyNDwv
a2V5PjwvZm9yZWlnbi1rZXlzPjxyZWYtdHlwZSBuYW1lPSJKb3VybmFsIEFydGljbGUiPjE3PC9y
ZWYtdHlwZT48Y29udHJpYnV0b3JzPjxhdXRob3JzPjxhdXRob3I+SmFrZWwsIFMuPC9hdXRob3I+
PGF1dGhvcj5BZ2lycmUsIEUuPC9hdXRob3I+PGF1dGhvcj5NZW5kYW5oYSBGYWxjYW8sIEEuPC9h
dXRob3I+PGF1dGhvcj52YW4gQnJ1Z2dlbiwgRC48L2F1dGhvcj48YXV0aG9yPkxlZSwgSy4gVy48
L2F1dGhvcj48YXV0aG9yPktudWVzZWwsIEkuPC9hdXRob3I+PGF1dGhvcj5NYWxob3RyYSwgRC48
L2F1dGhvcj48YXV0aG9yPkZmcmVuY2gtQ29uc3RhbnQsIEMuPC9hdXRob3I+PGF1dGhvcj5XaWxs
aWFtcywgQS48L2F1dGhvcj48YXV0aG9yPkNhc3RlbG8tQnJhbmNvLCBHLjwvYXV0aG9yPjwvYXV0
aG9ycz48L2NvbnRyaWJ1dG9ycz48YXV0aC1hZGRyZXNzPk1SQyBDZW50cmUgZm9yIFJlZ2VuZXJh
dGl2ZSBNZWRpY2luZSBhbmQgTVMgU29jaWV0eSBFZGluYnVyZ2ggQ2VudHJlLCBFZGluYnVyZ2gg
YmlvUXVhcnRlciwgVW5pdmVyc2l0eSBvZiBFZGluYnVyZ2gsIEVkaW5idXJnaCwgVUsuJiN4RDtM
YWJvcmF0b3J5IG9mIE1vbGVjdWxhciBOZXVyb2Jpb2xvZ3ksIERlcGFydG1lbnQgb2YgQmlvY2hl
bWlzdHJ5IGFuZCBCaW9waHlzaWNzLCBLYXJvbGluc2thIEluc3RpdHV0ZXQsIFN0b2NraG9sbSwg
U3dlZGVuLiYjeEQ7Um9jaGUgUGhhcm1hIFJlc2VhcmNoIGFuZCBFYXJseSBEZXZlbG9wbWVudCAo
cFJFRCksIFJvY2hlIElubm92YXRpb24gQ2VudGVyIEJhc2VsLCBCYXNlbCwgU3dpdHplcmxhbmQu
JiN4RDtNUkMgQ2VudHJlIGZvciBSZWdlbmVyYXRpdmUgTWVkaWNpbmUgYW5kIE1TIFNvY2lldHkg
RWRpbmJ1cmdoIENlbnRyZSwgRWRpbmJ1cmdoIGJpb1F1YXJ0ZXIsIFVuaXZlcnNpdHkgb2YgRWRp
bmJ1cmdoLCBFZGluYnVyZ2gsIFVLLiBjZmZjQGVkLmFjLnVrLiYjeEQ7TVJDIENlbnRyZSBmb3Ig
UmVnZW5lcmF0aXZlIE1lZGljaW5lIGFuZCBNUyBTb2NpZXR5IEVkaW5idXJnaCBDZW50cmUsIEVk
aW5idXJnaCBiaW9RdWFydGVyLCBVbml2ZXJzaXR5IG9mIEVkaW5idXJnaCwgRWRpbmJ1cmdoLCBV
Sy4gYW5uYS53aWxsaWFtc0BlZC5hYy51ay4mI3hEO0xhYm9yYXRvcnkgb2YgTW9sZWN1bGFyIE5l
dXJvYmlvbG9neSwgRGVwYXJ0bWVudCBvZiBCaW9jaGVtaXN0cnkgYW5kIEJpb3BoeXNpY3MsIEth
cm9saW5za2EgSW5zdGl0dXRldCwgU3RvY2tob2xtLCBTd2VkZW4uIGdvbmNhbG8uY2FzdGVsby1i
cmFuY29Aa2kuc2UuJiN4RDtNaW5nIFdhaSBMYXUgQ2VudHJlIGZvciBSZXBhcmF0aXZlIE1lZGlj
aW5lLCBTdG9ja2hvbG0gbm9kZSwgS2Fyb2xpbnNrYSBJbnN0aXR1dGV0LCBTdG9ja2hvbG0sIFN3
ZWRlbi4gZ29uY2Fsby5jYXN0ZWxvLWJyYW5jb0BraS5zZS48L2F1dGgtYWRkcmVzcz48dGl0bGVz
Pjx0aXRsZT5BbHRlcmVkIGh1bWFuIG9saWdvZGVuZHJvY3l0ZSBoZXRlcm9nZW5laXR5IGluIG11
bHRpcGxlIHNjbGVyb3NpczwvdGl0bGU+PHNlY29uZGFyeS10aXRsZT5OYXR1cmU8L3NlY29uZGFy
eS10aXRsZT48L3RpdGxlcz48cGVyaW9kaWNhbD48ZnVsbC10aXRsZT5OYXR1cmU8L2Z1bGwtdGl0
bGU+PGFiYnItMT5OYXR1cmU8L2FiYnItMT48L3BlcmlvZGljYWw+PHBhZ2VzPjU0My01NDc8L3Bh
Z2VzPjx2b2x1bWU+NTY2PC92b2x1bWU+PG51bWJlcj43NzQ1PC9udW1iZXI+PGVkaXRpb24+MjAx
OS8wMi8xMzwvZWRpdGlvbj48ZGF0ZXM+PHllYXI+MjAxOTwveWVhcj48cHViLWRhdGVzPjxkYXRl
PkZlYjwvZGF0ZT48L3B1Yi1kYXRlcz48L2RhdGVzPjxpc2JuPjE0NzYtNDY4NyAoRWxlY3Ryb25p
YykmI3hEOzAwMjgtMDgzNiAoTGlua2luZyk8L2lzYm4+PGFjY2Vzc2lvbi1udW0+MzA3NDc5MTg8
L2FjY2Vzc2lvbi1udW0+PHVybHM+PHJlbGF0ZWQtdXJscz48dXJsPmh0dHBzOi8vd3d3Lm5jYmku
bmxtLm5paC5nb3YvcHVibWVkLzMwNzQ3OTE4PC91cmw+PC9yZWxhdGVkLXVybHM+PC91cmxzPjxj
dXN0b20yPlBNQzY1NDQ1NDY8L2N1c3RvbTI+PGVsZWN0cm9uaWMtcmVzb3VyY2UtbnVtPjEwLjEw
MzgvczQxNTg2LTAxOS0wOTAzLTI8L2VsZWN0cm9uaWMtcmVzb3VyY2UtbnVtPjwvcmVjb3JkPjwv
Q2l0ZT48L0VuZE5vdGU+AG==
</w:fldData>
        </w:fldChar>
      </w:r>
      <w:r>
        <w:rPr>
          <w:bCs/>
        </w:rPr>
        <w:instrText xml:space="preserve"> ADDIN EN.CITE.DATA </w:instrText>
      </w:r>
      <w:r>
        <w:rPr>
          <w:bCs/>
        </w:rPr>
      </w:r>
      <w:r>
        <w:rPr>
          <w:bCs/>
        </w:rPr>
        <w:fldChar w:fldCharType="end"/>
      </w:r>
      <w:r>
        <w:rPr>
          <w:bCs/>
        </w:rPr>
        <w:fldChar w:fldCharType="separate"/>
      </w:r>
      <w:r w:rsidRPr="005C65BC">
        <w:rPr>
          <w:bCs/>
          <w:noProof/>
          <w:vertAlign w:val="superscript"/>
        </w:rPr>
        <w:t>4,5</w:t>
      </w:r>
      <w:r>
        <w:rPr>
          <w:bCs/>
        </w:rPr>
        <w:fldChar w:fldCharType="end"/>
      </w:r>
      <w:r w:rsidRPr="00D10A8F">
        <w:t xml:space="preserve">. Transcriptome annotation will be based on ENSEMBL v93 GTF from the </w:t>
      </w:r>
      <w:proofErr w:type="spellStart"/>
      <w:r w:rsidRPr="00D10A8F">
        <w:t>CellRanger</w:t>
      </w:r>
      <w:proofErr w:type="spellEnd"/>
      <w:r>
        <w:t>. L</w:t>
      </w:r>
      <w:r w:rsidRPr="00D10A8F">
        <w:t xml:space="preserve">ibraries </w:t>
      </w:r>
      <w:r>
        <w:t xml:space="preserve">will be aggregated from all samples using </w:t>
      </w:r>
      <w:r w:rsidRPr="00D10A8F">
        <w:t xml:space="preserve">the </w:t>
      </w:r>
      <w:proofErr w:type="spellStart"/>
      <w:r w:rsidRPr="00D10A8F">
        <w:t>cellranger</w:t>
      </w:r>
      <w:proofErr w:type="spellEnd"/>
      <w:r w:rsidRPr="00D10A8F">
        <w:t xml:space="preserve"> </w:t>
      </w:r>
      <w:proofErr w:type="spellStart"/>
      <w:r w:rsidRPr="00D10A8F">
        <w:t>aggr</w:t>
      </w:r>
      <w:proofErr w:type="spellEnd"/>
      <w:r w:rsidRPr="00D10A8F">
        <w:t xml:space="preserve"> pipeline </w:t>
      </w:r>
      <w:r>
        <w:t xml:space="preserve">to </w:t>
      </w:r>
      <w:r w:rsidRPr="00D10A8F">
        <w:t xml:space="preserve">equalize the read depth before data merging to generate a gene count matrix. Batch effects will be corrected </w:t>
      </w:r>
      <w:r>
        <w:t>using the</w:t>
      </w:r>
      <w:r w:rsidRPr="00D10A8F">
        <w:t xml:space="preserve"> mutual nearest neighbors </w:t>
      </w:r>
      <w:r>
        <w:t>algorithm</w:t>
      </w:r>
      <w:r>
        <w:fldChar w:fldCharType="begin"/>
      </w:r>
      <w:r>
        <w:instrText xml:space="preserve"> ADDIN EN.CITE &lt;EndNote&gt;&lt;Cite&gt;&lt;Author&gt;Haghverdi&lt;/Author&gt;&lt;Year&gt;2018&lt;/Year&gt;&lt;RecNum&gt;3725&lt;/RecNum&gt;&lt;DisplayText&gt;&lt;style face="superscript"&gt;7&lt;/style&gt;&lt;/DisplayText&gt;&lt;record&gt;&lt;rec-number&gt;3725&lt;/rec-number&gt;&lt;foreign-keys&gt;&lt;key app="EN" db-id="2rfxspwxd0xawseswevx5tr5a9vs2sw0atw2" timestamp="1560866549"&gt;3725&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abbr-1&gt;Nature biotechnology&lt;/abbr-1&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fldChar w:fldCharType="separate"/>
      </w:r>
      <w:r w:rsidRPr="005C65BC">
        <w:rPr>
          <w:noProof/>
          <w:vertAlign w:val="superscript"/>
        </w:rPr>
        <w:t>7</w:t>
      </w:r>
      <w:r>
        <w:fldChar w:fldCharType="end"/>
      </w:r>
      <w:r>
        <w:t xml:space="preserve"> that </w:t>
      </w:r>
      <w:r w:rsidRPr="00D10A8F">
        <w:t xml:space="preserve">does not rely on predefined or equal </w:t>
      </w:r>
      <w:r>
        <w:t xml:space="preserve">batch </w:t>
      </w:r>
      <w:r w:rsidRPr="00D10A8F">
        <w:t>compositions and is superior to other batch-correction methods</w:t>
      </w:r>
      <w:r>
        <w:fldChar w:fldCharType="begin"/>
      </w:r>
      <w:r>
        <w:instrText xml:space="preserve"> ADDIN EN.CITE &lt;EndNote&gt;&lt;Cite&gt;&lt;Author&gt;Haghverdi&lt;/Author&gt;&lt;Year&gt;2018&lt;/Year&gt;&lt;RecNum&gt;3725&lt;/RecNum&gt;&lt;DisplayText&gt;&lt;style face="superscript"&gt;7&lt;/style&gt;&lt;/DisplayText&gt;&lt;record&gt;&lt;rec-number&gt;3725&lt;/rec-number&gt;&lt;foreign-keys&gt;&lt;key app="EN" db-id="2rfxspwxd0xawseswevx5tr5a9vs2sw0atw2" timestamp="1560866549"&gt;3725&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abbr-1&gt;Nature biotechnology&lt;/abbr-1&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fldChar w:fldCharType="separate"/>
      </w:r>
      <w:r w:rsidRPr="005C65BC">
        <w:rPr>
          <w:noProof/>
          <w:vertAlign w:val="superscript"/>
        </w:rPr>
        <w:t>7</w:t>
      </w:r>
      <w:r>
        <w:fldChar w:fldCharType="end"/>
      </w:r>
      <w:r w:rsidRPr="00D10A8F">
        <w:t xml:space="preserve">. </w:t>
      </w:r>
    </w:p>
    <w:p w14:paraId="1D9D84E7" w14:textId="19E2D3CE" w:rsidR="005C65BC" w:rsidRPr="00D10A8F" w:rsidRDefault="005C65BC" w:rsidP="005C65BC">
      <w:pPr>
        <w:pStyle w:val="NormalWeb"/>
        <w:adjustRightInd w:val="0"/>
        <w:snapToGrid w:val="0"/>
        <w:ind w:firstLine="720"/>
        <w:contextualSpacing/>
        <w:jc w:val="both"/>
      </w:pPr>
      <w:r w:rsidRPr="00D10A8F">
        <w:rPr>
          <w:b/>
          <w:bCs/>
        </w:rPr>
        <w:t xml:space="preserve">Quality control for cells and expressed genes. </w:t>
      </w:r>
      <w:r w:rsidRPr="00D10A8F">
        <w:t xml:space="preserve">The initial dataset will be projected into two-dimensional space using t-distributed stochastic neighbor embedding (t-SNE) based on the top 10 principal components. The t-SNE coordinates will be used to visualize potential biases in apparent cell similarity due to differential cell quality. For each cell, the following quality measures will be quantified: </w:t>
      </w:r>
      <w:r w:rsidRPr="00990C82">
        <w:rPr>
          <w:b/>
          <w:bCs/>
          <w:i/>
          <w:iCs/>
        </w:rPr>
        <w:t>1</w:t>
      </w:r>
      <w:r>
        <w:t>,</w:t>
      </w:r>
      <w:r w:rsidRPr="00D10A8F">
        <w:t xml:space="preserve"> the number of genes for which at least one read is mapped, which is indicative of library complexity</w:t>
      </w:r>
      <w:r>
        <w:t xml:space="preserve">; </w:t>
      </w:r>
      <w:r w:rsidRPr="00990C82">
        <w:rPr>
          <w:b/>
          <w:bCs/>
          <w:i/>
          <w:iCs/>
        </w:rPr>
        <w:t>2</w:t>
      </w:r>
      <w:r>
        <w:t>,</w:t>
      </w:r>
      <w:r w:rsidRPr="00D10A8F">
        <w:t xml:space="preserve"> the total number of </w:t>
      </w:r>
      <w:r>
        <w:t>unique molecular identifier (</w:t>
      </w:r>
      <w:r w:rsidRPr="00D10A8F">
        <w:t>UMI</w:t>
      </w:r>
      <w:r>
        <w:t>)</w:t>
      </w:r>
      <w:r w:rsidRPr="00D10A8F">
        <w:t xml:space="preserve"> counts</w:t>
      </w:r>
      <w:r>
        <w:t>;</w:t>
      </w:r>
      <w:r w:rsidRPr="00D10A8F">
        <w:t xml:space="preserve"> </w:t>
      </w:r>
      <w:r w:rsidRPr="00990C82">
        <w:rPr>
          <w:b/>
          <w:bCs/>
          <w:i/>
          <w:iCs/>
        </w:rPr>
        <w:t>3</w:t>
      </w:r>
      <w:r>
        <w:t>,</w:t>
      </w:r>
      <w:r w:rsidRPr="00D10A8F">
        <w:t xml:space="preserve"> the percentage of counts mapping to the top 50 genes. </w:t>
      </w:r>
      <w:r w:rsidRPr="00990C82">
        <w:rPr>
          <w:b/>
          <w:bCs/>
          <w:i/>
          <w:iCs/>
        </w:rPr>
        <w:t>4</w:t>
      </w:r>
      <w:r>
        <w:t>,</w:t>
      </w:r>
      <w:r w:rsidRPr="00D10A8F">
        <w:t xml:space="preserve"> Cells with a high proportion of reads mapping to the mitochondrial genome relative to the total number of detected genes will be removed </w:t>
      </w:r>
      <w:r>
        <w:t>as this</w:t>
      </w:r>
      <w:r w:rsidRPr="00D10A8F">
        <w:t xml:space="preserve"> ratio is useful in identifying low-quality cells because in a broken cell cytoplasmic RNA will be lost</w:t>
      </w:r>
      <w:r>
        <w:fldChar w:fldCharType="begin"/>
      </w:r>
      <w:r>
        <w:instrText xml:space="preserve"> ADDIN EN.CITE &lt;EndNote&gt;&lt;Cite&gt;&lt;Author&gt;Bacher&lt;/Author&gt;&lt;Year&gt;2016&lt;/Year&gt;&lt;RecNum&gt;3726&lt;/RecNum&gt;&lt;DisplayText&gt;&lt;style face="superscript"&gt;8&lt;/style&gt;&lt;/DisplayText&gt;&lt;record&gt;&lt;rec-number&gt;3726&lt;/rec-number&gt;&lt;foreign-keys&gt;&lt;key app="EN" db-id="2rfxspwxd0xawseswevx5tr5a9vs2sw0atw2" timestamp="1560867693"&gt;3726&lt;/key&gt;&lt;/foreign-keys&gt;&lt;ref-type name="Journal Article"&gt;17&lt;/ref-type&gt;&lt;contributors&gt;&lt;authors&gt;&lt;author&gt;Bacher, R.&lt;/author&gt;&lt;author&gt;Kendziorski, C.&lt;/author&gt;&lt;/authors&gt;&lt;/contributors&gt;&lt;auth-address&gt;Department of Statistics, University of Wisconsin, Madison, WI, 53706, USA.&amp;#xD;Department of Biostatistics and Medical Informatics, University of Wisconsin, Madison, WI, 53726, USA. kendzior@biostat.wisc.edu.&lt;/auth-address&gt;&lt;titles&gt;&lt;title&gt;Design and computational analysis of single-cell RNA-sequencing experiments&lt;/title&gt;&lt;secondary-title&gt;Genome Biol&lt;/secondary-title&gt;&lt;/titles&gt;&lt;periodical&gt;&lt;full-title&gt;Genome Biol&lt;/full-title&gt;&lt;abbr-1&gt;Genome biology&lt;/abbr-1&gt;&lt;/periodical&gt;&lt;pages&gt;63&lt;/pages&gt;&lt;volume&gt;17&lt;/volume&gt;&lt;edition&gt;2016/04/08&lt;/edition&gt;&lt;keywords&gt;&lt;keyword&gt;Animals&lt;/keyword&gt;&lt;keyword&gt;Computational Biology/*methods&lt;/keyword&gt;&lt;keyword&gt;Databases, Genetic&lt;/keyword&gt;&lt;keyword&gt;High-Throughput Nucleotide Sequencing/methods&lt;/keyword&gt;&lt;keyword&gt;Humans&lt;/keyword&gt;&lt;keyword&gt;Sequence Analysis, RNA/*methods&lt;/keyword&gt;&lt;keyword&gt;Single-Cell Analysis/*methods&lt;/keyword&gt;&lt;/keywords&gt;&lt;dates&gt;&lt;year&gt;2016&lt;/year&gt;&lt;pub-dates&gt;&lt;date&gt;Apr 7&lt;/date&gt;&lt;/pub-dates&gt;&lt;/dates&gt;&lt;isbn&gt;1474-760X (Electronic)&amp;#xD;1474-7596 (Linking)&lt;/isbn&gt;&lt;accession-num&gt;27052890&lt;/accession-num&gt;&lt;urls&gt;&lt;related-urls&gt;&lt;url&gt;https://www.ncbi.nlm.nih.gov/pubmed/27052890&lt;/url&gt;&lt;/related-urls&gt;&lt;/urls&gt;&lt;custom2&gt;PMC4823857&lt;/custom2&gt;&lt;electronic-resource-num&gt;10.1186/s13059-016-0927-y&lt;/electronic-resource-num&gt;&lt;/record&gt;&lt;/Cite&gt;&lt;/EndNote&gt;</w:instrText>
      </w:r>
      <w:r>
        <w:fldChar w:fldCharType="separate"/>
      </w:r>
      <w:r w:rsidRPr="005C65BC">
        <w:rPr>
          <w:noProof/>
          <w:vertAlign w:val="superscript"/>
        </w:rPr>
        <w:t>8</w:t>
      </w:r>
      <w:r>
        <w:fldChar w:fldCharType="end"/>
      </w:r>
      <w:r w:rsidRPr="00D10A8F">
        <w:t>, while RNAs that are enclosed in the mitochondria will be retained</w:t>
      </w:r>
      <w:r>
        <w:fldChar w:fldCharType="begin"/>
      </w:r>
      <w:r>
        <w:instrText xml:space="preserve"> ADDIN EN.CITE &lt;EndNote&gt;&lt;Cite&gt;&lt;Author&gt;Bacher&lt;/Author&gt;&lt;Year&gt;2016&lt;/Year&gt;&lt;RecNum&gt;3726&lt;/RecNum&gt;&lt;DisplayText&gt;&lt;style face="superscript"&gt;8&lt;/style&gt;&lt;/DisplayText&gt;&lt;record&gt;&lt;rec-number&gt;3726&lt;/rec-number&gt;&lt;foreign-keys&gt;&lt;key app="EN" db-id="2rfxspwxd0xawseswevx5tr5a9vs2sw0atw2" timestamp="1560867693"&gt;3726&lt;/key&gt;&lt;/foreign-keys&gt;&lt;ref-type name="Journal Article"&gt;17&lt;/ref-type&gt;&lt;contributors&gt;&lt;authors&gt;&lt;author&gt;Bacher, R.&lt;/author&gt;&lt;author&gt;Kendziorski, C.&lt;/author&gt;&lt;/authors&gt;&lt;/contributors&gt;&lt;auth-address&gt;Department of Statistics, University of Wisconsin, Madison, WI, 53706, USA.&amp;#xD;Department of Biostatistics and Medical Informatics, University of Wisconsin, Madison, WI, 53726, USA. kendzior@biostat.wisc.edu.&lt;/auth-address&gt;&lt;titles&gt;&lt;title&gt;Design and computational analysis of single-cell RNA-sequencing experiments&lt;/title&gt;&lt;secondary-title&gt;Genome Biol&lt;/secondary-title&gt;&lt;/titles&gt;&lt;periodical&gt;&lt;full-title&gt;Genome Biol&lt;/full-title&gt;&lt;abbr-1&gt;Genome biology&lt;/abbr-1&gt;&lt;/periodical&gt;&lt;pages&gt;63&lt;/pages&gt;&lt;volume&gt;17&lt;/volume&gt;&lt;edition&gt;2016/04/08&lt;/edition&gt;&lt;keywords&gt;&lt;keyword&gt;Animals&lt;/keyword&gt;&lt;keyword&gt;Computational Biology/*methods&lt;/keyword&gt;&lt;keyword&gt;Databases, Genetic&lt;/keyword&gt;&lt;keyword&gt;High-Throughput Nucleotide Sequencing/methods&lt;/keyword&gt;&lt;keyword&gt;Humans&lt;/keyword&gt;&lt;keyword&gt;Sequence Analysis, RNA/*methods&lt;/keyword&gt;&lt;keyword&gt;Single-Cell Analysis/*methods&lt;/keyword&gt;&lt;/keywords&gt;&lt;dates&gt;&lt;year&gt;2016&lt;/year&gt;&lt;pub-dates&gt;&lt;date&gt;Apr 7&lt;/date&gt;&lt;/pub-dates&gt;&lt;/dates&gt;&lt;isbn&gt;1474-760X (Electronic)&amp;#xD;1474-7596 (Linking)&lt;/isbn&gt;&lt;accession-num&gt;27052890&lt;/accession-num&gt;&lt;urls&gt;&lt;related-urls&gt;&lt;url&gt;https://www.ncbi.nlm.nih.gov/pubmed/27052890&lt;/url&gt;&lt;/related-urls&gt;&lt;/urls&gt;&lt;custom2&gt;PMC4823857&lt;/custom2&gt;&lt;electronic-resource-num&gt;10.1186/s13059-016-0927-y&lt;/electronic-resource-num&gt;&lt;/record&gt;&lt;/Cite&gt;&lt;/EndNote&gt;</w:instrText>
      </w:r>
      <w:r>
        <w:fldChar w:fldCharType="separate"/>
      </w:r>
      <w:r w:rsidRPr="005C65BC">
        <w:rPr>
          <w:noProof/>
          <w:vertAlign w:val="superscript"/>
        </w:rPr>
        <w:t>8</w:t>
      </w:r>
      <w:r>
        <w:fldChar w:fldCharType="end"/>
      </w:r>
      <w:r w:rsidRPr="00D10A8F">
        <w:t xml:space="preserve">. </w:t>
      </w:r>
      <w:r w:rsidRPr="00990C82">
        <w:rPr>
          <w:b/>
          <w:bCs/>
          <w:i/>
          <w:iCs/>
        </w:rPr>
        <w:t>5</w:t>
      </w:r>
      <w:r>
        <w:t xml:space="preserve">, </w:t>
      </w:r>
      <w:r w:rsidRPr="00D10A8F">
        <w:t>Based on previous studies and our pilot analyses, we will remove cells with less than 200 detected genes</w:t>
      </w:r>
      <w:r>
        <w:fldChar w:fldCharType="begin">
          <w:fldData xml:space="preserve">PEVuZE5vdGU+PENpdGU+PEF1dGhvcj5NYXRoeXM8L0F1dGhvcj48WWVhcj4yMDE5PC9ZZWFyPjxS
ZWNOdW0+MzcxMTwvUmVjTnVtPjxEaXNwbGF5VGV4dD48c3R5bGUgZmFjZT0ic3VwZXJzY3JpcHQi
PjQsOTwvc3R5bGU+PC9EaXNwbGF5VGV4dD48cmVjb3JkPjxyZWMtbnVtYmVyPjM3MTE8L3JlYy1u
dW1iZXI+PGZvcmVpZ24ta2V5cz48a2V5IGFwcD0iRU4iIGRiLWlkPSIycmZ4c3B3eGQweGF3c2Vz
d2V2eDV0cjVhOXZzMnN3MGF0dzIiIHRpbWVzdGFtcD0iMTU2MDg2NjE5NCI+MzcxMTwva2V5Pjwv
Zm9yZWlnbi1rZXlzPjxyZWYtdHlwZSBuYW1lPSJKb3VybmFsIEFydGljbGUiPjE3PC9yZWYtdHlw
ZT48Y29udHJpYnV0b3JzPjxhdXRob3JzPjxhdXRob3I+TWF0aHlzLCBILjwvYXV0aG9yPjxhdXRo
b3I+RGF2aWxhLVZlbGRlcnJhaW4sIEouPC9hdXRob3I+PGF1dGhvcj5QZW5nLCBaLjwvYXV0aG9y
PjxhdXRob3I+R2FvLCBGLjwvYXV0aG9yPjxhdXRob3I+TW9oYW1tYWRpLCBTLjwvYXV0aG9yPjxh
dXRob3I+WW91bmcsIEouIFouPC9hdXRob3I+PGF1dGhvcj5NZW5vbiwgTS48L2F1dGhvcj48YXV0
aG9yPkhlLCBMLjwvYXV0aG9yPjxhdXRob3I+QWJkdXJyb2IsIEYuPC9hdXRob3I+PGF1dGhvcj5K
aWFuZywgWC48L2F1dGhvcj48YXV0aG9yPk1hcnRvcmVsbCwgQS4gSi48L2F1dGhvcj48YXV0aG9y
PlJhbnNvaG9mZiwgUi4gTS48L2F1dGhvcj48YXV0aG9yPkhhZmxlciwgQi4gUC48L2F1dGhvcj48
YXV0aG9yPkJlbm5ldHQsIEQuIEEuPC9hdXRob3I+PGF1dGhvcj5LZWxsaXMsIE0uPC9hdXRob3I+
PGF1dGhvcj5Uc2FpLCBMLiBILjwvYXV0aG9yPjwvYXV0aG9ycz48L2NvbnRyaWJ1dG9ycz48YXV0
aC1hZGRyZXNzPlBpY293ZXIgSW5zdGl0dXRlIGZvciBMZWFybmluZyBhbmQgTWVtb3J5LCBNYXNz
YWNodXNldHRzIEluc3RpdHV0ZSBvZiBUZWNobm9sb2d5LCBDYW1icmlkZ2UsIE1BLCBVU0EuJiN4
RDtEZXBhcnRtZW50IG9mIEJyYWluIGFuZCBDb2duaXRpdmUgU2NpZW5jZXMsIE1hc3NhY2h1c2V0
dHMgSW5zdGl0dXRlIG9mIFRlY2hub2xvZ3ksIENhbWJyaWRnZSwgTUEsIFVTQS4mI3hEO01JVCBD
b21wdXRlciBTY2llbmNlIGFuZCBBcnRpZmljaWFsIEludGVsbGlnZW5jZSBMYWJvcmF0b3J5LCBD
YW1icmlkZ2UsIE1BLCBVU0EuJiN4RDtCcm9hZCBJbnN0aXR1dGUgb2YgTUlUIGFuZCBIYXJ2YXJk
LCBDYW1icmlkZ2UsIE1BLCBVU0EuJiN4RDtEZXBhcnRtZW50IG9mIE5ldXJvbG9neSwgSGFydmFy
ZCBNZWRpY2FsIFNjaG9vbCwgQm9zdG9uLCBNQSwgVVNBLiYjeEQ7RXZlcmdyYW5kZSBDZW50ZXIg
Zm9yIEltbXVub2xvZ2ljIERpc2Vhc2VzLCBIYXJ2YXJkIE1lZGljYWwgU2Nob29sLCBCb3N0b24s
IE1BLCBVU0EuJiN4RDtUaGlyZCBSb2NrIFZlbnR1cmVzLCBCb3N0b24sIE1BLCBVU0EuJiN4RDtE
ZXBhcnRtZW50IG9mIE9waHRoYWxtb2xvZ3ksIEhhcnZhcmQgTWVkaWNhbCBTY2hvb2wsIEJvc3Rv
biwgTUEsIFVTQS4mI3hEO1J1c2ggQWx6aGVpbWVyJmFwb3M7cyBEaXNlYXNlIENlbnRlciwgUnVz
aCBVbml2ZXJzaXR5IE1lZGljYWwgQ2VudGVyLCBDaGljYWdvLCBJTCwgVVNBLiYjeEQ7TUlUIENv
bXB1dGVyIFNjaWVuY2UgYW5kIEFydGlmaWNpYWwgSW50ZWxsaWdlbmNlIExhYm9yYXRvcnksIENh
bWJyaWRnZSwgTUEsIFVTQS4gbWFub2xpQG1pdC5lZHUuJiN4RDtCcm9hZCBJbnN0aXR1dGUgb2Yg
TUlUIGFuZCBIYXJ2YXJkLCBDYW1icmlkZ2UsIE1BLCBVU0EuIG1hbm9saUBtaXQuZWR1LiYjeEQ7
UGljb3dlciBJbnN0aXR1dGUgZm9yIExlYXJuaW5nIGFuZCBNZW1vcnksIE1hc3NhY2h1c2V0dHMg
SW5zdGl0dXRlIG9mIFRlY2hub2xvZ3ksIENhbWJyaWRnZSwgTUEsIFVTQS4gbGh0c2FpQG1pdC5l
ZHUuJiN4RDtEZXBhcnRtZW50IG9mIEJyYWluIGFuZCBDb2duaXRpdmUgU2NpZW5jZXMsIE1hc3Nh
Y2h1c2V0dHMgSW5zdGl0dXRlIG9mIFRlY2hub2xvZ3ksIENhbWJyaWRnZSwgTUEsIFVTQS4gbGh0
c2FpQG1pdC5lZHUuJiN4RDtCcm9hZCBJbnN0aXR1dGUgb2YgTUlUIGFuZCBIYXJ2YXJkLCBDYW1i
cmlkZ2UsIE1BLCBVU0EuIGxodHNhaUBtaXQuZWR1LjwvYXV0aC1hZGRyZXNzPjx0aXRsZXM+PHRp
dGxlPlNpbmdsZS1jZWxsIHRyYW5zY3JpcHRvbWljIGFuYWx5c2lzIG9mIEFsemhlaW1lciZhcG9z
O3MgZGlzZWFzZTwvdGl0bGU+PHNlY29uZGFyeS10aXRsZT5OYXR1cmU8L3NlY29uZGFyeS10aXRs
ZT48L3RpdGxlcz48cGVyaW9kaWNhbD48ZnVsbC10aXRsZT5OYXR1cmU8L2Z1bGwtdGl0bGU+PGFi
YnItMT5OYXR1cmU8L2FiYnItMT48L3BlcmlvZGljYWw+PGVkaXRpb24+MjAxOS8wNS8wMzwvZWRp
dGlvbj48ZGF0ZXM+PHllYXI+MjAxOTwveWVhcj48cHViLWRhdGVzPjxkYXRlPk1heSAxPC9kYXRl
PjwvcHViLWRhdGVzPjwvZGF0ZXM+PGlzYm4+MTQ3Ni00Njg3IChFbGVjdHJvbmljKSYjeEQ7MDAy
OC0wODM2IChMaW5raW5nKTwvaXNibj48YWNjZXNzaW9uLW51bT4zMTA0MjY5NzwvYWNjZXNzaW9u
LW51bT48dXJscz48cmVsYXRlZC11cmxzPjx1cmw+aHR0cHM6Ly93d3cubmNiaS5ubG0ubmloLmdv
di9wdWJtZWQvMzEwNDI2OTc8L3VybD48L3JlbGF0ZWQtdXJscz48L3VybHM+PGVsZWN0cm9uaWMt
cmVzb3VyY2UtbnVtPjEwLjEwMzgvczQxNTg2LTAxOS0xMTk1LTI8L2VsZWN0cm9uaWMtcmVzb3Vy
Y2UtbnVtPjwvcmVjb3JkPjwvQ2l0ZT48Q2l0ZT48QXV0aG9yPkNoZW48L0F1dGhvcj48WWVhcj4y
MDE5PC9ZZWFyPjxSZWNOdW0+MzcyNzwvUmVjTnVtPjxyZWNvcmQ+PHJlYy1udW1iZXI+MzcyNzwv
cmVjLW51bWJlcj48Zm9yZWlnbi1rZXlzPjxrZXkgYXBwPSJFTiIgZGItaWQ9IjJyZnhzcHd4ZDB4
YXdzZXN3ZXZ4NXRyNWE5dnMyc3cwYXR3MiIgdGltZXN0YW1wPSIxNTYwODY3NzY2Ij4zNzI3PC9r
ZXk+PC9mb3JlaWduLWtleXM+PHJlZi10eXBlIG5hbWU9IkpvdXJuYWwgQXJ0aWNsZSI+MTc8L3Jl
Zi10eXBlPjxjb250cmlidXRvcnM+PGF1dGhvcnM+PGF1dGhvcj5DaGVuLCBHLjwvYXV0aG9yPjxh
dXRob3I+TmluZywgQi48L2F1dGhvcj48YXV0aG9yPlNoaSwgVC48L2F1dGhvcj48L2F1dGhvcnM+
PC9jb250cmlidXRvcnM+PGF1dGgtYWRkcmVzcz5DZW50ZXIgZm9yIEJpb2luZm9ybWF0aWNzIGFu
ZCBDb21wdXRhdGlvbmFsIEJpb2xvZ3ksIGFuZCBTaGFuZ2hhaSBLZXkgTGFib3JhdG9yeSBvZiBS
ZWd1bGF0b3J5IEJpb2xvZ3ksIEluc3RpdHV0ZSBvZiBCaW9tZWRpY2FsIFNjaWVuY2VzLCBTY2hv
b2wgb2YgTGlmZSBTY2llbmNlcywgRWFzdCBDaGluYSBOb3JtYWwgVW5pdmVyc2l0eSwgU2hhbmdo
YWksIENoaW5hLiYjeEQ7TmF0aW9uYWwgQ2VudGVyIGZvciBUb3hpY29sb2dpY2FsIFJlc2VhcmNo
LCBVbml0ZWQgU3RhdGVzIEZvb2QgYW5kIERydWcgQWRtaW5pc3RyYXRpb24sIEplZmZlcnNvbiwg
QVIsIFVuaXRlZCBTdGF0ZXMuPC9hdXRoLWFkZHJlc3M+PHRpdGxlcz48dGl0bGU+U2luZ2xlLUNl
bGwgUk5BLVNlcSBUZWNobm9sb2dpZXMgYW5kIFJlbGF0ZWQgQ29tcHV0YXRpb25hbCBEYXRhIEFu
YWx5c2lzPC90aXRsZT48c2Vjb25kYXJ5LXRpdGxlPkZyb250IEdlbmV0PC9zZWNvbmRhcnktdGl0
bGU+PC90aXRsZXM+PHBlcmlvZGljYWw+PGZ1bGwtdGl0bGU+RnJvbnQgR2VuZXQ8L2Z1bGwtdGl0
bGU+PC9wZXJpb2RpY2FsPjxwYWdlcz4zMTc8L3BhZ2VzPjx2b2x1bWU+MTA8L3ZvbHVtZT48ZWRp
dGlvbj4yMDE5LzA0LzI3PC9lZGl0aW9uPjxrZXl3b3Jkcz48a2V5d29yZD5hbGxlbGljIGV4cHJl
c3Npb248L2tleXdvcmQ+PGtleXdvcmQ+YWx0ZXJuYXRpdmUgc3BsaWNpbmc8L2tleXdvcmQ+PGtl
eXdvcmQ+Y2VsbCBjbHVzdGVyaW5nPC9rZXl3b3JkPjxrZXl3b3JkPmNlbGwgdHJhamVjdG9yeTwv
a2V5d29yZD48a2V5d29yZD5zaW5nbGUtY2VsbCBSTkEtc2VxPC9rZXl3b3JkPjwva2V5d29yZHM+
PGRhdGVzPjx5ZWFyPjIwMTk8L3llYXI+PC9kYXRlcz48aXNibj4xNjY0LTgwMjEgKFByaW50KSYj
eEQ7MTY2NC04MDIxIChMaW5raW5nKTwvaXNibj48YWNjZXNzaW9uLW51bT4zMTAyNDYyNzwvYWNj
ZXNzaW9uLW51bT48dXJscz48cmVsYXRlZC11cmxzPjx1cmw+aHR0cHM6Ly93d3cubmNiaS5ubG0u
bmloLmdvdi9wdWJtZWQvMzEwMjQ2Mjc8L3VybD48L3JlbGF0ZWQtdXJscz48L3VybHM+PGN1c3Rv
bTI+UE1DNjQ2MDI1NjwvY3VzdG9tMj48ZWxlY3Ryb25pYy1yZXNvdXJjZS1udW0+MTAuMzM4OS9m
Z2VuZS4yMDE5LjAwMzE3PC9lbGVjdHJvbmljLXJlc291cmNlLW51bT48L3JlY29yZD48L0NpdGU+
PC9FbmROb3RlPgB=
</w:fldData>
        </w:fldChar>
      </w:r>
      <w:r>
        <w:instrText xml:space="preserve"> ADDIN EN.CITE </w:instrText>
      </w:r>
      <w:r>
        <w:fldChar w:fldCharType="begin">
          <w:fldData xml:space="preserve">PEVuZE5vdGU+PENpdGU+PEF1dGhvcj5NYXRoeXM8L0F1dGhvcj48WWVhcj4yMDE5PC9ZZWFyPjxS
ZWNOdW0+MzcxMTwvUmVjTnVtPjxEaXNwbGF5VGV4dD48c3R5bGUgZmFjZT0ic3VwZXJzY3JpcHQi
PjQsOTwvc3R5bGU+PC9EaXNwbGF5VGV4dD48cmVjb3JkPjxyZWMtbnVtYmVyPjM3MTE8L3JlYy1u
dW1iZXI+PGZvcmVpZ24ta2V5cz48a2V5IGFwcD0iRU4iIGRiLWlkPSIycmZ4c3B3eGQweGF3c2Vz
d2V2eDV0cjVhOXZzMnN3MGF0dzIiIHRpbWVzdGFtcD0iMTU2MDg2NjE5NCI+MzcxMTwva2V5Pjwv
Zm9yZWlnbi1rZXlzPjxyZWYtdHlwZSBuYW1lPSJKb3VybmFsIEFydGljbGUiPjE3PC9yZWYtdHlw
ZT48Y29udHJpYnV0b3JzPjxhdXRob3JzPjxhdXRob3I+TWF0aHlzLCBILjwvYXV0aG9yPjxhdXRo
b3I+RGF2aWxhLVZlbGRlcnJhaW4sIEouPC9hdXRob3I+PGF1dGhvcj5QZW5nLCBaLjwvYXV0aG9y
PjxhdXRob3I+R2FvLCBGLjwvYXV0aG9yPjxhdXRob3I+TW9oYW1tYWRpLCBTLjwvYXV0aG9yPjxh
dXRob3I+WW91bmcsIEouIFouPC9hdXRob3I+PGF1dGhvcj5NZW5vbiwgTS48L2F1dGhvcj48YXV0
aG9yPkhlLCBMLjwvYXV0aG9yPjxhdXRob3I+QWJkdXJyb2IsIEYuPC9hdXRob3I+PGF1dGhvcj5K
aWFuZywgWC48L2F1dGhvcj48YXV0aG9yPk1hcnRvcmVsbCwgQS4gSi48L2F1dGhvcj48YXV0aG9y
PlJhbnNvaG9mZiwgUi4gTS48L2F1dGhvcj48YXV0aG9yPkhhZmxlciwgQi4gUC48L2F1dGhvcj48
YXV0aG9yPkJlbm5ldHQsIEQuIEEuPC9hdXRob3I+PGF1dGhvcj5LZWxsaXMsIE0uPC9hdXRob3I+
PGF1dGhvcj5Uc2FpLCBMLiBILjwvYXV0aG9yPjwvYXV0aG9ycz48L2NvbnRyaWJ1dG9ycz48YXV0
aC1hZGRyZXNzPlBpY293ZXIgSW5zdGl0dXRlIGZvciBMZWFybmluZyBhbmQgTWVtb3J5LCBNYXNz
YWNodXNldHRzIEluc3RpdHV0ZSBvZiBUZWNobm9sb2d5LCBDYW1icmlkZ2UsIE1BLCBVU0EuJiN4
RDtEZXBhcnRtZW50IG9mIEJyYWluIGFuZCBDb2duaXRpdmUgU2NpZW5jZXMsIE1hc3NhY2h1c2V0
dHMgSW5zdGl0dXRlIG9mIFRlY2hub2xvZ3ksIENhbWJyaWRnZSwgTUEsIFVTQS4mI3hEO01JVCBD
b21wdXRlciBTY2llbmNlIGFuZCBBcnRpZmljaWFsIEludGVsbGlnZW5jZSBMYWJvcmF0b3J5LCBD
YW1icmlkZ2UsIE1BLCBVU0EuJiN4RDtCcm9hZCBJbnN0aXR1dGUgb2YgTUlUIGFuZCBIYXJ2YXJk
LCBDYW1icmlkZ2UsIE1BLCBVU0EuJiN4RDtEZXBhcnRtZW50IG9mIE5ldXJvbG9neSwgSGFydmFy
ZCBNZWRpY2FsIFNjaG9vbCwgQm9zdG9uLCBNQSwgVVNBLiYjeEQ7RXZlcmdyYW5kZSBDZW50ZXIg
Zm9yIEltbXVub2xvZ2ljIERpc2Vhc2VzLCBIYXJ2YXJkIE1lZGljYWwgU2Nob29sLCBCb3N0b24s
IE1BLCBVU0EuJiN4RDtUaGlyZCBSb2NrIFZlbnR1cmVzLCBCb3N0b24sIE1BLCBVU0EuJiN4RDtE
ZXBhcnRtZW50IG9mIE9waHRoYWxtb2xvZ3ksIEhhcnZhcmQgTWVkaWNhbCBTY2hvb2wsIEJvc3Rv
biwgTUEsIFVTQS4mI3hEO1J1c2ggQWx6aGVpbWVyJmFwb3M7cyBEaXNlYXNlIENlbnRlciwgUnVz
aCBVbml2ZXJzaXR5IE1lZGljYWwgQ2VudGVyLCBDaGljYWdvLCBJTCwgVVNBLiYjeEQ7TUlUIENv
bXB1dGVyIFNjaWVuY2UgYW5kIEFydGlmaWNpYWwgSW50ZWxsaWdlbmNlIExhYm9yYXRvcnksIENh
bWJyaWRnZSwgTUEsIFVTQS4gbWFub2xpQG1pdC5lZHUuJiN4RDtCcm9hZCBJbnN0aXR1dGUgb2Yg
TUlUIGFuZCBIYXJ2YXJkLCBDYW1icmlkZ2UsIE1BLCBVU0EuIG1hbm9saUBtaXQuZWR1LiYjeEQ7
UGljb3dlciBJbnN0aXR1dGUgZm9yIExlYXJuaW5nIGFuZCBNZW1vcnksIE1hc3NhY2h1c2V0dHMg
SW5zdGl0dXRlIG9mIFRlY2hub2xvZ3ksIENhbWJyaWRnZSwgTUEsIFVTQS4gbGh0c2FpQG1pdC5l
ZHUuJiN4RDtEZXBhcnRtZW50IG9mIEJyYWluIGFuZCBDb2duaXRpdmUgU2NpZW5jZXMsIE1hc3Nh
Y2h1c2V0dHMgSW5zdGl0dXRlIG9mIFRlY2hub2xvZ3ksIENhbWJyaWRnZSwgTUEsIFVTQS4gbGh0
c2FpQG1pdC5lZHUuJiN4RDtCcm9hZCBJbnN0aXR1dGUgb2YgTUlUIGFuZCBIYXJ2YXJkLCBDYW1i
cmlkZ2UsIE1BLCBVU0EuIGxodHNhaUBtaXQuZWR1LjwvYXV0aC1hZGRyZXNzPjx0aXRsZXM+PHRp
dGxlPlNpbmdsZS1jZWxsIHRyYW5zY3JpcHRvbWljIGFuYWx5c2lzIG9mIEFsemhlaW1lciZhcG9z
O3MgZGlzZWFzZTwvdGl0bGU+PHNlY29uZGFyeS10aXRsZT5OYXR1cmU8L3NlY29uZGFyeS10aXRs
ZT48L3RpdGxlcz48cGVyaW9kaWNhbD48ZnVsbC10aXRsZT5OYXR1cmU8L2Z1bGwtdGl0bGU+PGFi
YnItMT5OYXR1cmU8L2FiYnItMT48L3BlcmlvZGljYWw+PGVkaXRpb24+MjAxOS8wNS8wMzwvZWRp
dGlvbj48ZGF0ZXM+PHllYXI+MjAxOTwveWVhcj48cHViLWRhdGVzPjxkYXRlPk1heSAxPC9kYXRl
PjwvcHViLWRhdGVzPjwvZGF0ZXM+PGlzYm4+MTQ3Ni00Njg3IChFbGVjdHJvbmljKSYjeEQ7MDAy
OC0wODM2IChMaW5raW5nKTwvaXNibj48YWNjZXNzaW9uLW51bT4zMTA0MjY5NzwvYWNjZXNzaW9u
LW51bT48dXJscz48cmVsYXRlZC11cmxzPjx1cmw+aHR0cHM6Ly93d3cubmNiaS5ubG0ubmloLmdv
di9wdWJtZWQvMzEwNDI2OTc8L3VybD48L3JlbGF0ZWQtdXJscz48L3VybHM+PGVsZWN0cm9uaWMt
cmVzb3VyY2UtbnVtPjEwLjEwMzgvczQxNTg2LTAxOS0xMTk1LTI8L2VsZWN0cm9uaWMtcmVzb3Vy
Y2UtbnVtPjwvcmVjb3JkPjwvQ2l0ZT48Q2l0ZT48QXV0aG9yPkNoZW48L0F1dGhvcj48WWVhcj4y
MDE5PC9ZZWFyPjxSZWNOdW0+MzcyNzwvUmVjTnVtPjxyZWNvcmQ+PHJlYy1udW1iZXI+MzcyNzwv
cmVjLW51bWJlcj48Zm9yZWlnbi1rZXlzPjxrZXkgYXBwPSJFTiIgZGItaWQ9IjJyZnhzcHd4ZDB4
YXdzZXN3ZXZ4NXRyNWE5dnMyc3cwYXR3MiIgdGltZXN0YW1wPSIxNTYwODY3NzY2Ij4zNzI3PC9r
ZXk+PC9mb3JlaWduLWtleXM+PHJlZi10eXBlIG5hbWU9IkpvdXJuYWwgQXJ0aWNsZSI+MTc8L3Jl
Zi10eXBlPjxjb250cmlidXRvcnM+PGF1dGhvcnM+PGF1dGhvcj5DaGVuLCBHLjwvYXV0aG9yPjxh
dXRob3I+TmluZywgQi48L2F1dGhvcj48YXV0aG9yPlNoaSwgVC48L2F1dGhvcj48L2F1dGhvcnM+
PC9jb250cmlidXRvcnM+PGF1dGgtYWRkcmVzcz5DZW50ZXIgZm9yIEJpb2luZm9ybWF0aWNzIGFu
ZCBDb21wdXRhdGlvbmFsIEJpb2xvZ3ksIGFuZCBTaGFuZ2hhaSBLZXkgTGFib3JhdG9yeSBvZiBS
ZWd1bGF0b3J5IEJpb2xvZ3ksIEluc3RpdHV0ZSBvZiBCaW9tZWRpY2FsIFNjaWVuY2VzLCBTY2hv
b2wgb2YgTGlmZSBTY2llbmNlcywgRWFzdCBDaGluYSBOb3JtYWwgVW5pdmVyc2l0eSwgU2hhbmdo
YWksIENoaW5hLiYjeEQ7TmF0aW9uYWwgQ2VudGVyIGZvciBUb3hpY29sb2dpY2FsIFJlc2VhcmNo
LCBVbml0ZWQgU3RhdGVzIEZvb2QgYW5kIERydWcgQWRtaW5pc3RyYXRpb24sIEplZmZlcnNvbiwg
QVIsIFVuaXRlZCBTdGF0ZXMuPC9hdXRoLWFkZHJlc3M+PHRpdGxlcz48dGl0bGU+U2luZ2xlLUNl
bGwgUk5BLVNlcSBUZWNobm9sb2dpZXMgYW5kIFJlbGF0ZWQgQ29tcHV0YXRpb25hbCBEYXRhIEFu
YWx5c2lzPC90aXRsZT48c2Vjb25kYXJ5LXRpdGxlPkZyb250IEdlbmV0PC9zZWNvbmRhcnktdGl0
bGU+PC90aXRsZXM+PHBlcmlvZGljYWw+PGZ1bGwtdGl0bGU+RnJvbnQgR2VuZXQ8L2Z1bGwtdGl0
bGU+PC9wZXJpb2RpY2FsPjxwYWdlcz4zMTc8L3BhZ2VzPjx2b2x1bWU+MTA8L3ZvbHVtZT48ZWRp
dGlvbj4yMDE5LzA0LzI3PC9lZGl0aW9uPjxrZXl3b3Jkcz48a2V5d29yZD5hbGxlbGljIGV4cHJl
c3Npb248L2tleXdvcmQ+PGtleXdvcmQ+YWx0ZXJuYXRpdmUgc3BsaWNpbmc8L2tleXdvcmQ+PGtl
eXdvcmQ+Y2VsbCBjbHVzdGVyaW5nPC9rZXl3b3JkPjxrZXl3b3JkPmNlbGwgdHJhamVjdG9yeTwv
a2V5d29yZD48a2V5d29yZD5zaW5nbGUtY2VsbCBSTkEtc2VxPC9rZXl3b3JkPjwva2V5d29yZHM+
PGRhdGVzPjx5ZWFyPjIwMTk8L3llYXI+PC9kYXRlcz48aXNibj4xNjY0LTgwMjEgKFByaW50KSYj
eEQ7MTY2NC04MDIxIChMaW5raW5nKTwvaXNibj48YWNjZXNzaW9uLW51bT4zMTAyNDYyNzwvYWNj
ZXNzaW9uLW51bT48dXJscz48cmVsYXRlZC11cmxzPjx1cmw+aHR0cHM6Ly93d3cubmNiaS5ubG0u
bmloLmdvdi9wdWJtZWQvMzEwMjQ2Mjc8L3VybD48L3JlbGF0ZWQtdXJscz48L3VybHM+PGN1c3Rv
bTI+UE1DNjQ2MDI1NjwvY3VzdG9tMj48ZWxlY3Ryb25pYy1yZXNvdXJjZS1udW0+MTAuMzM4OS9m
Z2VuZS4yMDE5LjAwMzE3PC9lbGVjdHJvbmljLXJlc291cmNlLW51bT48L3JlY29yZD48L0NpdGU+
PC9FbmROb3RlPgB=
</w:fldData>
        </w:fldChar>
      </w:r>
      <w:r>
        <w:instrText xml:space="preserve"> ADDIN EN.CITE.DATA </w:instrText>
      </w:r>
      <w:r>
        <w:fldChar w:fldCharType="end"/>
      </w:r>
      <w:r>
        <w:fldChar w:fldCharType="separate"/>
      </w:r>
      <w:r w:rsidRPr="005C65BC">
        <w:rPr>
          <w:noProof/>
          <w:vertAlign w:val="superscript"/>
        </w:rPr>
        <w:t>4,9</w:t>
      </w:r>
      <w:r>
        <w:fldChar w:fldCharType="end"/>
      </w:r>
      <w:r w:rsidRPr="00D10A8F">
        <w:t xml:space="preserve">. </w:t>
      </w:r>
      <w:r w:rsidRPr="00990C82">
        <w:rPr>
          <w:b/>
          <w:bCs/>
          <w:i/>
          <w:iCs/>
        </w:rPr>
        <w:t>6</w:t>
      </w:r>
      <w:r>
        <w:t>,</w:t>
      </w:r>
      <w:r w:rsidRPr="00D10A8F">
        <w:t xml:space="preserve"> Mitochondrially encoded genes and genes detected in less than two cells will be excluded. After applying these filtering steps, the resulting dataset  will be used for downstream analysis. </w:t>
      </w:r>
    </w:p>
    <w:p w14:paraId="3F005175" w14:textId="1A62BA3D" w:rsidR="005C65BC" w:rsidRPr="00D10A8F" w:rsidRDefault="005C65BC" w:rsidP="005C65BC">
      <w:pPr>
        <w:pStyle w:val="NormalWeb"/>
        <w:adjustRightInd w:val="0"/>
        <w:snapToGrid w:val="0"/>
        <w:ind w:firstLine="720"/>
        <w:contextualSpacing/>
        <w:jc w:val="both"/>
      </w:pPr>
      <w:r w:rsidRPr="00D10A8F">
        <w:rPr>
          <w:b/>
          <w:bCs/>
        </w:rPr>
        <w:t xml:space="preserve">Cell type annotation and sub-clustering. </w:t>
      </w:r>
      <w:r w:rsidRPr="00D10A8F">
        <w:rPr>
          <w:bCs/>
        </w:rPr>
        <w:t xml:space="preserve">We will further </w:t>
      </w:r>
      <w:r w:rsidRPr="00D10A8F">
        <w:t xml:space="preserve">normalize and cluster </w:t>
      </w:r>
      <w:r w:rsidRPr="00D10A8F">
        <w:rPr>
          <w:bCs/>
        </w:rPr>
        <w:t xml:space="preserve">the final </w:t>
      </w:r>
      <w:r w:rsidRPr="00D10A8F">
        <w:t>UMI matrix with the SCANPY package</w:t>
      </w:r>
      <w:r>
        <w:fldChar w:fldCharType="begin">
          <w:fldData xml:space="preserve">PEVuZE5vdGU+PENpdGU+PEF1dGhvcj5Xb2xmPC9BdXRob3I+PFllYXI+MjAxODwvWWVhcj48UmVj
TnVtPjM3Mjk8L1JlY051bT48RGlzcGxheVRleHQ+PHN0eWxlIGZhY2U9InN1cGVyc2NyaXB0Ij4x
MDwvc3R5bGU+PC9EaXNwbGF5VGV4dD48cmVjb3JkPjxyZWMtbnVtYmVyPjM3Mjk8L3JlYy1udW1i
ZXI+PGZvcmVpZ24ta2V5cz48a2V5IGFwcD0iRU4iIGRiLWlkPSIycmZ4c3B3eGQweGF3c2Vzd2V2
eDV0cjVhOXZzMnN3MGF0dzIiIHRpbWVzdGFtcD0iMTU2MDg2ODE5MCI+MzcyOTwva2V5PjwvZm9y
ZWlnbi1rZXlzPjxyZWYtdHlwZSBuYW1lPSJKb3VybmFsIEFydGljbGUiPjE3PC9yZWYtdHlwZT48
Y29udHJpYnV0b3JzPjxhdXRob3JzPjxhdXRob3I+V29sZiwgRi4gQS48L2F1dGhvcj48YXV0aG9y
PkFuZ2VyZXIsIFAuPC9hdXRob3I+PGF1dGhvcj5UaGVpcywgRi4gSi48L2F1dGhvcj48L2F1dGhv
cnM+PC9jb250cmlidXRvcnM+PGF1dGgtYWRkcmVzcz5IZWxtaG9sdHogWmVudHJ1bSBNdW5jaGVu
IC0gR2VybWFuIFJlc2VhcmNoIENlbnRlciBmb3IgRW52aXJvbm1lbnRhbCBIZWFsdGgsIEluc3Rp
dHV0ZSBvZiBDb21wdXRhdGlvbmFsIEJpb2xvZ3ksIE11bmljaCwgTmV1aGVyYmVyZywgR2VybWFu
eS4gYWxleC53b2xmQGhlbG1ob2x0ei1tdWVuY2hlbi5kZS4mI3hEO0hlbG1ob2x0eiBaZW50cnVt
IE11bmNoZW4gLSBHZXJtYW4gUmVzZWFyY2ggQ2VudGVyIGZvciBFbnZpcm9ubWVudGFsIEhlYWx0
aCwgSW5zdGl0dXRlIG9mIENvbXB1dGF0aW9uYWwgQmlvbG9neSwgTXVuaWNoLCBOZXVoZXJiZXJn
LCBHZXJtYW55LiYjeEQ7SGVsbWhvbHR6IFplbnRydW0gTXVuY2hlbiAtIEdlcm1hbiBSZXNlYXJj
aCBDZW50ZXIgZm9yIEVudmlyb25tZW50YWwgSGVhbHRoLCBJbnN0aXR1dGUgb2YgQ29tcHV0YXRp
b25hbCBCaW9sb2d5LCBNdW5pY2gsIE5ldWhlcmJlcmcsIEdlcm1hbnkuIGZhYmlhbi50aGVpc0Bo
ZWxtaG9sdHotbXVlbmNoZW4uZGUuJiN4RDtEZXBhcnRtZW50IG9mIE1hdGhlbWF0aWNzLCBUZWNo
bmlzY2hlIFVuaXZlcnNpdGF0IE11bmNoZW4sIE11bmljaCwgR2VybWFueS4gZmFiaWFuLnRoZWlz
QGhlbG1ob2x0ei1tdWVuY2hlbi5kZS48L2F1dGgtYWRkcmVzcz48dGl0bGVzPjx0aXRsZT5TQ0FO
UFk6IGxhcmdlLXNjYWxlIHNpbmdsZS1jZWxsIGdlbmUgZXhwcmVzc2lvbiBkYXRhIGFuYWx5c2lz
PC90aXRsZT48c2Vjb25kYXJ5LXRpdGxlPkdlbm9tZSBCaW9sPC9zZWNvbmRhcnktdGl0bGU+PC90
aXRsZXM+PHBlcmlvZGljYWw+PGZ1bGwtdGl0bGU+R2Vub21lIEJpb2w8L2Z1bGwtdGl0bGU+PGFi
YnItMT5HZW5vbWUgYmlvbG9neTwvYWJici0xPjwvcGVyaW9kaWNhbD48cGFnZXM+MTU8L3BhZ2Vz
Pjx2b2x1bWU+MTk8L3ZvbHVtZT48bnVtYmVyPjE8L251bWJlcj48ZWRpdGlvbj4yMDE4LzAyLzA4
PC9lZGl0aW9uPjxrZXl3b3Jkcz48a2V5d29yZD5HZW5lIEV4cHJlc3Npb24gUHJvZmlsaW5nLypt
ZXRob2RzPC9rZXl3b3JkPjxrZXl3b3JkPkdlbmUgUmVndWxhdG9yeSBOZXR3b3Jrczwva2V5d29y
ZD48a2V5d29yZD5TaW5nbGUtQ2VsbCBBbmFseXNpczwva2V5d29yZD48a2V5d29yZD4qU29mdHdh
cmU8L2tleXdvcmQ+PGtleXdvcmQ+KkJpb2luZm9ybWF0aWNzPC9rZXl3b3JkPjxrZXl3b3JkPipD
bHVzdGVyaW5nPC9rZXl3b3JkPjxrZXl3b3JkPipEaWZmZXJlbnRpYWwgZXhwcmVzc2lvbiB0ZXN0
aW5nPC9rZXl3b3JkPjxrZXl3b3JkPipHcmFwaCBhbmFseXNpczwva2V5d29yZD48a2V5d29yZD4q
TWFjaGluZSBsZWFybmluZzwva2V5d29yZD48a2V5d29yZD4qUHNldWRvdGVtcG9yYWwgb3JkZXJp
bmc8L2tleXdvcmQ+PGtleXdvcmQ+KlNjYWxhYmlsaXR5PC9rZXl3b3JkPjxrZXl3b3JkPipTaW5n
bGUtY2VsbCB0cmFuc2NyaXB0b21pY3M8L2tleXdvcmQ+PGtleXdvcmQ+KlRyYWplY3RvcnkgaW5m
ZXJlbmNlPC9rZXl3b3JkPjxrZXl3b3JkPipWaXN1YWxpemF0aW9uPC9rZXl3b3JkPjwva2V5d29y
ZHM+PGRhdGVzPjx5ZWFyPjIwMTg8L3llYXI+PHB1Yi1kYXRlcz48ZGF0ZT5GZWIgNjwvZGF0ZT48
L3B1Yi1kYXRlcz48L2RhdGVzPjxpc2JuPjE0NzQtNzYwWCAoRWxlY3Ryb25pYykmI3hEOzE0NzQt
NzU5NiAoTGlua2luZyk8L2lzYm4+PGFjY2Vzc2lvbi1udW0+Mjk0MDk1MzI8L2FjY2Vzc2lvbi1u
dW0+PHVybHM+PHJlbGF0ZWQtdXJscz48dXJsPmh0dHBzOi8vd3d3Lm5jYmkubmxtLm5paC5nb3Yv
cHVibWVkLzI5NDA5NTMyPC91cmw+PC9yZWxhdGVkLXVybHM+PC91cmxzPjxjdXN0b20yPlBNQzU4
MDIwNTQ8L2N1c3RvbTI+PGVsZWN0cm9uaWMtcmVzb3VyY2UtbnVtPjEwLjExODYvczEzMDU5LTAx
Ny0xMzgyLTA8L2VsZWN0cm9uaWMtcmVzb3VyY2UtbnVtPjwvcmVjb3JkPjwvQ2l0ZT48L0VuZE5v
dGU+AG==
</w:fldData>
        </w:fldChar>
      </w:r>
      <w:r>
        <w:instrText xml:space="preserve"> ADDIN EN.CITE </w:instrText>
      </w:r>
      <w:r>
        <w:fldChar w:fldCharType="begin">
          <w:fldData xml:space="preserve">PEVuZE5vdGU+PENpdGU+PEF1dGhvcj5Xb2xmPC9BdXRob3I+PFllYXI+MjAxODwvWWVhcj48UmVj
TnVtPjM3Mjk8L1JlY051bT48RGlzcGxheVRleHQ+PHN0eWxlIGZhY2U9InN1cGVyc2NyaXB0Ij4x
MDwvc3R5bGU+PC9EaXNwbGF5VGV4dD48cmVjb3JkPjxyZWMtbnVtYmVyPjM3Mjk8L3JlYy1udW1i
ZXI+PGZvcmVpZ24ta2V5cz48a2V5IGFwcD0iRU4iIGRiLWlkPSIycmZ4c3B3eGQweGF3c2Vzd2V2
eDV0cjVhOXZzMnN3MGF0dzIiIHRpbWVzdGFtcD0iMTU2MDg2ODE5MCI+MzcyOTwva2V5PjwvZm9y
ZWlnbi1rZXlzPjxyZWYtdHlwZSBuYW1lPSJKb3VybmFsIEFydGljbGUiPjE3PC9yZWYtdHlwZT48
Y29udHJpYnV0b3JzPjxhdXRob3JzPjxhdXRob3I+V29sZiwgRi4gQS48L2F1dGhvcj48YXV0aG9y
PkFuZ2VyZXIsIFAuPC9hdXRob3I+PGF1dGhvcj5UaGVpcywgRi4gSi48L2F1dGhvcj48L2F1dGhv
cnM+PC9jb250cmlidXRvcnM+PGF1dGgtYWRkcmVzcz5IZWxtaG9sdHogWmVudHJ1bSBNdW5jaGVu
IC0gR2VybWFuIFJlc2VhcmNoIENlbnRlciBmb3IgRW52aXJvbm1lbnRhbCBIZWFsdGgsIEluc3Rp
dHV0ZSBvZiBDb21wdXRhdGlvbmFsIEJpb2xvZ3ksIE11bmljaCwgTmV1aGVyYmVyZywgR2VybWFu
eS4gYWxleC53b2xmQGhlbG1ob2x0ei1tdWVuY2hlbi5kZS4mI3hEO0hlbG1ob2x0eiBaZW50cnVt
IE11bmNoZW4gLSBHZXJtYW4gUmVzZWFyY2ggQ2VudGVyIGZvciBFbnZpcm9ubWVudGFsIEhlYWx0
aCwgSW5zdGl0dXRlIG9mIENvbXB1dGF0aW9uYWwgQmlvbG9neSwgTXVuaWNoLCBOZXVoZXJiZXJn
LCBHZXJtYW55LiYjeEQ7SGVsbWhvbHR6IFplbnRydW0gTXVuY2hlbiAtIEdlcm1hbiBSZXNlYXJj
aCBDZW50ZXIgZm9yIEVudmlyb25tZW50YWwgSGVhbHRoLCBJbnN0aXR1dGUgb2YgQ29tcHV0YXRp
b25hbCBCaW9sb2d5LCBNdW5pY2gsIE5ldWhlcmJlcmcsIEdlcm1hbnkuIGZhYmlhbi50aGVpc0Bo
ZWxtaG9sdHotbXVlbmNoZW4uZGUuJiN4RDtEZXBhcnRtZW50IG9mIE1hdGhlbWF0aWNzLCBUZWNo
bmlzY2hlIFVuaXZlcnNpdGF0IE11bmNoZW4sIE11bmljaCwgR2VybWFueS4gZmFiaWFuLnRoZWlz
QGhlbG1ob2x0ei1tdWVuY2hlbi5kZS48L2F1dGgtYWRkcmVzcz48dGl0bGVzPjx0aXRsZT5TQ0FO
UFk6IGxhcmdlLXNjYWxlIHNpbmdsZS1jZWxsIGdlbmUgZXhwcmVzc2lvbiBkYXRhIGFuYWx5c2lz
PC90aXRsZT48c2Vjb25kYXJ5LXRpdGxlPkdlbm9tZSBCaW9sPC9zZWNvbmRhcnktdGl0bGU+PC90
aXRsZXM+PHBlcmlvZGljYWw+PGZ1bGwtdGl0bGU+R2Vub21lIEJpb2w8L2Z1bGwtdGl0bGU+PGFi
YnItMT5HZW5vbWUgYmlvbG9neTwvYWJici0xPjwvcGVyaW9kaWNhbD48cGFnZXM+MTU8L3BhZ2Vz
Pjx2b2x1bWU+MTk8L3ZvbHVtZT48bnVtYmVyPjE8L251bWJlcj48ZWRpdGlvbj4yMDE4LzAyLzA4
PC9lZGl0aW9uPjxrZXl3b3Jkcz48a2V5d29yZD5HZW5lIEV4cHJlc3Npb24gUHJvZmlsaW5nLypt
ZXRob2RzPC9rZXl3b3JkPjxrZXl3b3JkPkdlbmUgUmVndWxhdG9yeSBOZXR3b3Jrczwva2V5d29y
ZD48a2V5d29yZD5TaW5nbGUtQ2VsbCBBbmFseXNpczwva2V5d29yZD48a2V5d29yZD4qU29mdHdh
cmU8L2tleXdvcmQ+PGtleXdvcmQ+KkJpb2luZm9ybWF0aWNzPC9rZXl3b3JkPjxrZXl3b3JkPipD
bHVzdGVyaW5nPC9rZXl3b3JkPjxrZXl3b3JkPipEaWZmZXJlbnRpYWwgZXhwcmVzc2lvbiB0ZXN0
aW5nPC9rZXl3b3JkPjxrZXl3b3JkPipHcmFwaCBhbmFseXNpczwva2V5d29yZD48a2V5d29yZD4q
TWFjaGluZSBsZWFybmluZzwva2V5d29yZD48a2V5d29yZD4qUHNldWRvdGVtcG9yYWwgb3JkZXJp
bmc8L2tleXdvcmQ+PGtleXdvcmQ+KlNjYWxhYmlsaXR5PC9rZXl3b3JkPjxrZXl3b3JkPipTaW5n
bGUtY2VsbCB0cmFuc2NyaXB0b21pY3M8L2tleXdvcmQ+PGtleXdvcmQ+KlRyYWplY3RvcnkgaW5m
ZXJlbmNlPC9rZXl3b3JkPjxrZXl3b3JkPipWaXN1YWxpemF0aW9uPC9rZXl3b3JkPjwva2V5d29y
ZHM+PGRhdGVzPjx5ZWFyPjIwMTg8L3llYXI+PHB1Yi1kYXRlcz48ZGF0ZT5GZWIgNjwvZGF0ZT48
L3B1Yi1kYXRlcz48L2RhdGVzPjxpc2JuPjE0NzQtNzYwWCAoRWxlY3Ryb25pYykmI3hEOzE0NzQt
NzU5NiAoTGlua2luZyk8L2lzYm4+PGFjY2Vzc2lvbi1udW0+Mjk0MDk1MzI8L2FjY2Vzc2lvbi1u
dW0+PHVybHM+PHJlbGF0ZWQtdXJscz48dXJsPmh0dHBzOi8vd3d3Lm5jYmkubmxtLm5paC5nb3Yv
cHVibWVkLzI5NDA5NTMyPC91cmw+PC9yZWxhdGVkLXVybHM+PC91cmxzPjxjdXN0b20yPlBNQzU4
MDIwNTQ8L2N1c3RvbTI+PGVsZWN0cm9uaWMtcmVzb3VyY2UtbnVtPjEwLjExODYvczEzMDU5LTAx
Ny0xMzgyLTA8L2VsZWN0cm9uaWMtcmVzb3VyY2UtbnVtPjwvcmVjb3JkPjwvQ2l0ZT48L0VuZE5v
dGU+AG==
</w:fldData>
        </w:fldChar>
      </w:r>
      <w:r>
        <w:instrText xml:space="preserve"> ADDIN EN.CITE.DATA </w:instrText>
      </w:r>
      <w:r>
        <w:fldChar w:fldCharType="end"/>
      </w:r>
      <w:r>
        <w:fldChar w:fldCharType="separate"/>
      </w:r>
      <w:r w:rsidRPr="005C65BC">
        <w:rPr>
          <w:noProof/>
          <w:vertAlign w:val="superscript"/>
        </w:rPr>
        <w:t>10</w:t>
      </w:r>
      <w:r>
        <w:fldChar w:fldCharType="end"/>
      </w:r>
      <w:r>
        <w:t xml:space="preserve">. </w:t>
      </w:r>
      <w:r w:rsidRPr="00D10A8F">
        <w:t xml:space="preserve">Principal component analysis will be performed, and </w:t>
      </w:r>
      <w:proofErr w:type="spellStart"/>
      <w:r w:rsidRPr="00D10A8F">
        <w:t>tSNE</w:t>
      </w:r>
      <w:proofErr w:type="spellEnd"/>
      <w:r w:rsidRPr="00D10A8F">
        <w:t xml:space="preserve"> will be run over the top </w:t>
      </w:r>
      <w:r>
        <w:t>ten</w:t>
      </w:r>
      <w:r w:rsidRPr="00D10A8F">
        <w:t xml:space="preserve"> principal components using the </w:t>
      </w:r>
      <w:proofErr w:type="spellStart"/>
      <w:r w:rsidRPr="00D10A8F">
        <w:t>MulticoreTSNE</w:t>
      </w:r>
      <w:proofErr w:type="spellEnd"/>
      <w:r w:rsidRPr="00D10A8F">
        <w:t xml:space="preserve"> </w:t>
      </w:r>
      <w:r w:rsidRPr="00D10A8F">
        <w:rPr>
          <w:color w:val="000000" w:themeColor="text1"/>
        </w:rPr>
        <w:t>package (</w:t>
      </w:r>
      <w:hyperlink r:id="rId4" w:history="1">
        <w:r w:rsidRPr="00D10A8F">
          <w:rPr>
            <w:rStyle w:val="Hyperlink"/>
            <w:color w:val="000000" w:themeColor="text1"/>
            <w:u w:val="none"/>
          </w:rPr>
          <w:t>https://github.com/DmitryUlyanov/Multicore-TSNE</w:t>
        </w:r>
      </w:hyperlink>
      <w:r w:rsidRPr="00D10A8F">
        <w:rPr>
          <w:color w:val="000000" w:themeColor="text1"/>
        </w:rPr>
        <w:t>)</w:t>
      </w:r>
      <w:r>
        <w:t>. T</w:t>
      </w:r>
      <w:r w:rsidRPr="00D10A8F">
        <w:t>he Louvain graph clustering algorithm will be applied to identify cell clusters</w:t>
      </w:r>
      <w:r>
        <w:fldChar w:fldCharType="begin">
          <w:fldData xml:space="preserve">PEVuZE5vdGU+PENpdGU+PEF1dGhvcj5Xb2xmPC9BdXRob3I+PFllYXI+MjAxODwvWWVhcj48UmVj
TnVtPjM3Mjk8L1JlY051bT48RGlzcGxheVRleHQ+PHN0eWxlIGZhY2U9InN1cGVyc2NyaXB0Ij4x
MDwvc3R5bGU+PC9EaXNwbGF5VGV4dD48cmVjb3JkPjxyZWMtbnVtYmVyPjM3Mjk8L3JlYy1udW1i
ZXI+PGZvcmVpZ24ta2V5cz48a2V5IGFwcD0iRU4iIGRiLWlkPSIycmZ4c3B3eGQweGF3c2Vzd2V2
eDV0cjVhOXZzMnN3MGF0dzIiIHRpbWVzdGFtcD0iMTU2MDg2ODE5MCI+MzcyOTwva2V5PjwvZm9y
ZWlnbi1rZXlzPjxyZWYtdHlwZSBuYW1lPSJKb3VybmFsIEFydGljbGUiPjE3PC9yZWYtdHlwZT48
Y29udHJpYnV0b3JzPjxhdXRob3JzPjxhdXRob3I+V29sZiwgRi4gQS48L2F1dGhvcj48YXV0aG9y
PkFuZ2VyZXIsIFAuPC9hdXRob3I+PGF1dGhvcj5UaGVpcywgRi4gSi48L2F1dGhvcj48L2F1dGhv
cnM+PC9jb250cmlidXRvcnM+PGF1dGgtYWRkcmVzcz5IZWxtaG9sdHogWmVudHJ1bSBNdW5jaGVu
IC0gR2VybWFuIFJlc2VhcmNoIENlbnRlciBmb3IgRW52aXJvbm1lbnRhbCBIZWFsdGgsIEluc3Rp
dHV0ZSBvZiBDb21wdXRhdGlvbmFsIEJpb2xvZ3ksIE11bmljaCwgTmV1aGVyYmVyZywgR2VybWFu
eS4gYWxleC53b2xmQGhlbG1ob2x0ei1tdWVuY2hlbi5kZS4mI3hEO0hlbG1ob2x0eiBaZW50cnVt
IE11bmNoZW4gLSBHZXJtYW4gUmVzZWFyY2ggQ2VudGVyIGZvciBFbnZpcm9ubWVudGFsIEhlYWx0
aCwgSW5zdGl0dXRlIG9mIENvbXB1dGF0aW9uYWwgQmlvbG9neSwgTXVuaWNoLCBOZXVoZXJiZXJn
LCBHZXJtYW55LiYjeEQ7SGVsbWhvbHR6IFplbnRydW0gTXVuY2hlbiAtIEdlcm1hbiBSZXNlYXJj
aCBDZW50ZXIgZm9yIEVudmlyb25tZW50YWwgSGVhbHRoLCBJbnN0aXR1dGUgb2YgQ29tcHV0YXRp
b25hbCBCaW9sb2d5LCBNdW5pY2gsIE5ldWhlcmJlcmcsIEdlcm1hbnkuIGZhYmlhbi50aGVpc0Bo
ZWxtaG9sdHotbXVlbmNoZW4uZGUuJiN4RDtEZXBhcnRtZW50IG9mIE1hdGhlbWF0aWNzLCBUZWNo
bmlzY2hlIFVuaXZlcnNpdGF0IE11bmNoZW4sIE11bmljaCwgR2VybWFueS4gZmFiaWFuLnRoZWlz
QGhlbG1ob2x0ei1tdWVuY2hlbi5kZS48L2F1dGgtYWRkcmVzcz48dGl0bGVzPjx0aXRsZT5TQ0FO
UFk6IGxhcmdlLXNjYWxlIHNpbmdsZS1jZWxsIGdlbmUgZXhwcmVzc2lvbiBkYXRhIGFuYWx5c2lz
PC90aXRsZT48c2Vjb25kYXJ5LXRpdGxlPkdlbm9tZSBCaW9sPC9zZWNvbmRhcnktdGl0bGU+PC90
aXRsZXM+PHBlcmlvZGljYWw+PGZ1bGwtdGl0bGU+R2Vub21lIEJpb2w8L2Z1bGwtdGl0bGU+PGFi
YnItMT5HZW5vbWUgYmlvbG9neTwvYWJici0xPjwvcGVyaW9kaWNhbD48cGFnZXM+MTU8L3BhZ2Vz
Pjx2b2x1bWU+MTk8L3ZvbHVtZT48bnVtYmVyPjE8L251bWJlcj48ZWRpdGlvbj4yMDE4LzAyLzA4
PC9lZGl0aW9uPjxrZXl3b3Jkcz48a2V5d29yZD5HZW5lIEV4cHJlc3Npb24gUHJvZmlsaW5nLypt
ZXRob2RzPC9rZXl3b3JkPjxrZXl3b3JkPkdlbmUgUmVndWxhdG9yeSBOZXR3b3Jrczwva2V5d29y
ZD48a2V5d29yZD5TaW5nbGUtQ2VsbCBBbmFseXNpczwva2V5d29yZD48a2V5d29yZD4qU29mdHdh
cmU8L2tleXdvcmQ+PGtleXdvcmQ+KkJpb2luZm9ybWF0aWNzPC9rZXl3b3JkPjxrZXl3b3JkPipD
bHVzdGVyaW5nPC9rZXl3b3JkPjxrZXl3b3JkPipEaWZmZXJlbnRpYWwgZXhwcmVzc2lvbiB0ZXN0
aW5nPC9rZXl3b3JkPjxrZXl3b3JkPipHcmFwaCBhbmFseXNpczwva2V5d29yZD48a2V5d29yZD4q
TWFjaGluZSBsZWFybmluZzwva2V5d29yZD48a2V5d29yZD4qUHNldWRvdGVtcG9yYWwgb3JkZXJp
bmc8L2tleXdvcmQ+PGtleXdvcmQ+KlNjYWxhYmlsaXR5PC9rZXl3b3JkPjxrZXl3b3JkPipTaW5n
bGUtY2VsbCB0cmFuc2NyaXB0b21pY3M8L2tleXdvcmQ+PGtleXdvcmQ+KlRyYWplY3RvcnkgaW5m
ZXJlbmNlPC9rZXl3b3JkPjxrZXl3b3JkPipWaXN1YWxpemF0aW9uPC9rZXl3b3JkPjwva2V5d29y
ZHM+PGRhdGVzPjx5ZWFyPjIwMTg8L3llYXI+PHB1Yi1kYXRlcz48ZGF0ZT5GZWIgNjwvZGF0ZT48
L3B1Yi1kYXRlcz48L2RhdGVzPjxpc2JuPjE0NzQtNzYwWCAoRWxlY3Ryb25pYykmI3hEOzE0NzQt
NzU5NiAoTGlua2luZyk8L2lzYm4+PGFjY2Vzc2lvbi1udW0+Mjk0MDk1MzI8L2FjY2Vzc2lvbi1u
dW0+PHVybHM+PHJlbGF0ZWQtdXJscz48dXJsPmh0dHBzOi8vd3d3Lm5jYmkubmxtLm5paC5nb3Yv
cHVibWVkLzI5NDA5NTMyPC91cmw+PC9yZWxhdGVkLXVybHM+PC91cmxzPjxjdXN0b20yPlBNQzU4
MDIwNTQ8L2N1c3RvbTI+PGVsZWN0cm9uaWMtcmVzb3VyY2UtbnVtPjEwLjExODYvczEzMDU5LTAx
Ny0xMzgyLTA8L2VsZWN0cm9uaWMtcmVzb3VyY2UtbnVtPjwvcmVjb3JkPjwvQ2l0ZT48L0VuZE5v
dGU+AG==
</w:fldData>
        </w:fldChar>
      </w:r>
      <w:r>
        <w:instrText xml:space="preserve"> ADDIN EN.CITE </w:instrText>
      </w:r>
      <w:r>
        <w:fldChar w:fldCharType="begin">
          <w:fldData xml:space="preserve">PEVuZE5vdGU+PENpdGU+PEF1dGhvcj5Xb2xmPC9BdXRob3I+PFllYXI+MjAxODwvWWVhcj48UmVj
TnVtPjM3Mjk8L1JlY051bT48RGlzcGxheVRleHQ+PHN0eWxlIGZhY2U9InN1cGVyc2NyaXB0Ij4x
MDwvc3R5bGU+PC9EaXNwbGF5VGV4dD48cmVjb3JkPjxyZWMtbnVtYmVyPjM3Mjk8L3JlYy1udW1i
ZXI+PGZvcmVpZ24ta2V5cz48a2V5IGFwcD0iRU4iIGRiLWlkPSIycmZ4c3B3eGQweGF3c2Vzd2V2
eDV0cjVhOXZzMnN3MGF0dzIiIHRpbWVzdGFtcD0iMTU2MDg2ODE5MCI+MzcyOTwva2V5PjwvZm9y
ZWlnbi1rZXlzPjxyZWYtdHlwZSBuYW1lPSJKb3VybmFsIEFydGljbGUiPjE3PC9yZWYtdHlwZT48
Y29udHJpYnV0b3JzPjxhdXRob3JzPjxhdXRob3I+V29sZiwgRi4gQS48L2F1dGhvcj48YXV0aG9y
PkFuZ2VyZXIsIFAuPC9hdXRob3I+PGF1dGhvcj5UaGVpcywgRi4gSi48L2F1dGhvcj48L2F1dGhv
cnM+PC9jb250cmlidXRvcnM+PGF1dGgtYWRkcmVzcz5IZWxtaG9sdHogWmVudHJ1bSBNdW5jaGVu
IC0gR2VybWFuIFJlc2VhcmNoIENlbnRlciBmb3IgRW52aXJvbm1lbnRhbCBIZWFsdGgsIEluc3Rp
dHV0ZSBvZiBDb21wdXRhdGlvbmFsIEJpb2xvZ3ksIE11bmljaCwgTmV1aGVyYmVyZywgR2VybWFu
eS4gYWxleC53b2xmQGhlbG1ob2x0ei1tdWVuY2hlbi5kZS4mI3hEO0hlbG1ob2x0eiBaZW50cnVt
IE11bmNoZW4gLSBHZXJtYW4gUmVzZWFyY2ggQ2VudGVyIGZvciBFbnZpcm9ubWVudGFsIEhlYWx0
aCwgSW5zdGl0dXRlIG9mIENvbXB1dGF0aW9uYWwgQmlvbG9neSwgTXVuaWNoLCBOZXVoZXJiZXJn
LCBHZXJtYW55LiYjeEQ7SGVsbWhvbHR6IFplbnRydW0gTXVuY2hlbiAtIEdlcm1hbiBSZXNlYXJj
aCBDZW50ZXIgZm9yIEVudmlyb25tZW50YWwgSGVhbHRoLCBJbnN0aXR1dGUgb2YgQ29tcHV0YXRp
b25hbCBCaW9sb2d5LCBNdW5pY2gsIE5ldWhlcmJlcmcsIEdlcm1hbnkuIGZhYmlhbi50aGVpc0Bo
ZWxtaG9sdHotbXVlbmNoZW4uZGUuJiN4RDtEZXBhcnRtZW50IG9mIE1hdGhlbWF0aWNzLCBUZWNo
bmlzY2hlIFVuaXZlcnNpdGF0IE11bmNoZW4sIE11bmljaCwgR2VybWFueS4gZmFiaWFuLnRoZWlz
QGhlbG1ob2x0ei1tdWVuY2hlbi5kZS48L2F1dGgtYWRkcmVzcz48dGl0bGVzPjx0aXRsZT5TQ0FO
UFk6IGxhcmdlLXNjYWxlIHNpbmdsZS1jZWxsIGdlbmUgZXhwcmVzc2lvbiBkYXRhIGFuYWx5c2lz
PC90aXRsZT48c2Vjb25kYXJ5LXRpdGxlPkdlbm9tZSBCaW9sPC9zZWNvbmRhcnktdGl0bGU+PC90
aXRsZXM+PHBlcmlvZGljYWw+PGZ1bGwtdGl0bGU+R2Vub21lIEJpb2w8L2Z1bGwtdGl0bGU+PGFi
YnItMT5HZW5vbWUgYmlvbG9neTwvYWJici0xPjwvcGVyaW9kaWNhbD48cGFnZXM+MTU8L3BhZ2Vz
Pjx2b2x1bWU+MTk8L3ZvbHVtZT48bnVtYmVyPjE8L251bWJlcj48ZWRpdGlvbj4yMDE4LzAyLzA4
PC9lZGl0aW9uPjxrZXl3b3Jkcz48a2V5d29yZD5HZW5lIEV4cHJlc3Npb24gUHJvZmlsaW5nLypt
ZXRob2RzPC9rZXl3b3JkPjxrZXl3b3JkPkdlbmUgUmVndWxhdG9yeSBOZXR3b3Jrczwva2V5d29y
ZD48a2V5d29yZD5TaW5nbGUtQ2VsbCBBbmFseXNpczwva2V5d29yZD48a2V5d29yZD4qU29mdHdh
cmU8L2tleXdvcmQ+PGtleXdvcmQ+KkJpb2luZm9ybWF0aWNzPC9rZXl3b3JkPjxrZXl3b3JkPipD
bHVzdGVyaW5nPC9rZXl3b3JkPjxrZXl3b3JkPipEaWZmZXJlbnRpYWwgZXhwcmVzc2lvbiB0ZXN0
aW5nPC9rZXl3b3JkPjxrZXl3b3JkPipHcmFwaCBhbmFseXNpczwva2V5d29yZD48a2V5d29yZD4q
TWFjaGluZSBsZWFybmluZzwva2V5d29yZD48a2V5d29yZD4qUHNldWRvdGVtcG9yYWwgb3JkZXJp
bmc8L2tleXdvcmQ+PGtleXdvcmQ+KlNjYWxhYmlsaXR5PC9rZXl3b3JkPjxrZXl3b3JkPipTaW5n
bGUtY2VsbCB0cmFuc2NyaXB0b21pY3M8L2tleXdvcmQ+PGtleXdvcmQ+KlRyYWplY3RvcnkgaW5m
ZXJlbmNlPC9rZXl3b3JkPjxrZXl3b3JkPipWaXN1YWxpemF0aW9uPC9rZXl3b3JkPjwva2V5d29y
ZHM+PGRhdGVzPjx5ZWFyPjIwMTg8L3llYXI+PHB1Yi1kYXRlcz48ZGF0ZT5GZWIgNjwvZGF0ZT48
L3B1Yi1kYXRlcz48L2RhdGVzPjxpc2JuPjE0NzQtNzYwWCAoRWxlY3Ryb25pYykmI3hEOzE0NzQt
NzU5NiAoTGlua2luZyk8L2lzYm4+PGFjY2Vzc2lvbi1udW0+Mjk0MDk1MzI8L2FjY2Vzc2lvbi1u
dW0+PHVybHM+PHJlbGF0ZWQtdXJscz48dXJsPmh0dHBzOi8vd3d3Lm5jYmkubmxtLm5paC5nb3Yv
cHVibWVkLzI5NDA5NTMyPC91cmw+PC9yZWxhdGVkLXVybHM+PC91cmxzPjxjdXN0b20yPlBNQzU4
MDIwNTQ8L2N1c3RvbTI+PGVsZWN0cm9uaWMtcmVzb3VyY2UtbnVtPjEwLjExODYvczEzMDU5LTAx
Ny0xMzgyLTA8L2VsZWN0cm9uaWMtcmVzb3VyY2UtbnVtPjwvcmVjb3JkPjwvQ2l0ZT48L0VuZE5v
dGU+AG==
</w:fldData>
        </w:fldChar>
      </w:r>
      <w:r>
        <w:instrText xml:space="preserve"> ADDIN EN.CITE.DATA </w:instrText>
      </w:r>
      <w:r>
        <w:fldChar w:fldCharType="end"/>
      </w:r>
      <w:r>
        <w:fldChar w:fldCharType="separate"/>
      </w:r>
      <w:r w:rsidRPr="005C65BC">
        <w:rPr>
          <w:noProof/>
          <w:vertAlign w:val="superscript"/>
        </w:rPr>
        <w:t>10</w:t>
      </w:r>
      <w:r>
        <w:fldChar w:fldCharType="end"/>
      </w:r>
      <w:r w:rsidRPr="00D10A8F">
        <w:t xml:space="preserve">. The top 500 ranking genes will be extracted for each cluster and </w:t>
      </w:r>
      <w:r>
        <w:t xml:space="preserve">tested </w:t>
      </w:r>
      <w:r w:rsidRPr="00D10A8F">
        <w:t xml:space="preserve">for overlap with </w:t>
      </w:r>
      <w:r>
        <w:t xml:space="preserve">known </w:t>
      </w:r>
      <w:r w:rsidRPr="00D10A8F">
        <w:t xml:space="preserve">marker </w:t>
      </w:r>
      <w:r>
        <w:t>genes</w:t>
      </w:r>
      <w:r>
        <w:fldChar w:fldCharType="begin">
          <w:fldData xml:space="preserve">PEVuZE5vdGU+PENpdGU+PEF1dGhvcj5MYWtlPC9BdXRob3I+PFllYXI+MjAxODwvWWVhcj48UmVj
TnVtPjM3MzA8L1JlY051bT48RGlzcGxheVRleHQ+PHN0eWxlIGZhY2U9InN1cGVyc2NyaXB0Ij4x
MTwvc3R5bGU+PC9EaXNwbGF5VGV4dD48cmVjb3JkPjxyZWMtbnVtYmVyPjM3MzA8L3JlYy1udW1i
ZXI+PGZvcmVpZ24ta2V5cz48a2V5IGFwcD0iRU4iIGRiLWlkPSIycmZ4c3B3eGQweGF3c2Vzd2V2
eDV0cjVhOXZzMnN3MGF0dzIiIHRpbWVzdGFtcD0iMTU2MDg2ODQ1NyI+MzczMDwva2V5PjwvZm9y
ZWlnbi1rZXlzPjxyZWYtdHlwZSBuYW1lPSJKb3VybmFsIEFydGljbGUiPjE3PC9yZWYtdHlwZT48
Y29udHJpYnV0b3JzPjxhdXRob3JzPjxhdXRob3I+TGFrZSwgQi4gQi48L2F1dGhvcj48YXV0aG9y
PkNoZW4sIFMuPC9hdXRob3I+PGF1dGhvcj5Tb3MsIEIuIEMuPC9hdXRob3I+PGF1dGhvcj5GYW4s
IEouPC9hdXRob3I+PGF1dGhvcj5LYWVzZXIsIEcuIEUuPC9hdXRob3I+PGF1dGhvcj5ZdW5nLCBZ
LiBDLjwvYXV0aG9yPjxhdXRob3I+RHVvbmcsIFQuIEUuPC9hdXRob3I+PGF1dGhvcj5HYW8sIEQu
PC9hdXRob3I+PGF1dGhvcj5DaHVuLCBKLjwvYXV0aG9yPjxhdXRob3I+S2hhcmNoZW5rbywgUC4g
Vi48L2F1dGhvcj48YXV0aG9yPlpoYW5nLCBLLjwvYXV0aG9yPjwvYXV0aG9ycz48L2NvbnRyaWJ1
dG9ycz48YXV0aC1hZGRyZXNzPkRlcGFydG1lbnQgb2YgQmlvZW5naW5lZXJpbmcsIFVuaXZlcnNp
dHkgb2YgQ2FsaWZvcm5pYSBTYW4gRGllZ28sIExhIEpvbGxhLCBDYWxpZm9ybmlhLCBVU0EuJiN4
RDtVQyBTYW4gRGllZ28gU2Nob29sIG9mIE1lZGljaW5lLCBMYSBKb2xsYSwgQ2FsaWZvcm5pYSwg
VVNBLiYjeEQ7RGVwYXJ0bWVudCBvZiBCaW9tZWRpY2FsIEluZm9ybWF0aWNzLCBIYXJ2YXJkIE1l
ZGljYWwgU2Nob29sLCBCb3N0b24sIE1hc3NhY2h1c2V0dHMsIFVTQS4mI3hEO1NhbmZvcmQgQnVy
bmhhbSBQcmVieXMgTWVkaWNhbCBEaXNjb3ZlcnkgSW5zdGl0dXRlLCBMYSBKb2xsYSwgQ2FsaWZv
cm5pYSwgVVNBLiYjeEQ7RGVwYXJ0bWVudCBvZiBQZWRpYXRyaWMgUmVzcGlyYXRvcnkgTWVkaWNp
bmUsIFVuaXZlcnNpdHkgb2YgQ2FsaWZvcm5pYSBTYW4gRGllZ28sIExhIEpvbGxhLCBDYWxpZm9y
bmlhLCBVU0EuPC9hdXRoLWFkZHJlc3M+PHRpdGxlcz48dGl0bGU+SW50ZWdyYXRpdmUgc2luZ2xl
LWNlbGwgYW5hbHlzaXMgb2YgdHJhbnNjcmlwdGlvbmFsIGFuZCBlcGlnZW5ldGljIHN0YXRlcyBp
biB0aGUgaHVtYW4gYWR1bHQgYnJhaW48L3RpdGxlPjxzZWNvbmRhcnktdGl0bGU+TmF0IEJpb3Rl
Y2hub2w8L3NlY29uZGFyeS10aXRsZT48L3RpdGxlcz48cGVyaW9kaWNhbD48ZnVsbC10aXRsZT5O
YXQgQmlvdGVjaG5vbDwvZnVsbC10aXRsZT48YWJici0xPk5hdHVyZSBiaW90ZWNobm9sb2d5PC9h
YmJyLTE+PC9wZXJpb2RpY2FsPjxwYWdlcz43MC04MDwvcGFnZXM+PHZvbHVtZT4zNjwvdm9sdW1l
PjxudW1iZXI+MTwvbnVtYmVyPjxlZGl0aW9uPjIwMTcvMTIvMTI8L2VkaXRpb24+PGtleXdvcmRz
PjxrZXl3b3JkPkFkdWx0PC9rZXl3b3JkPjxrZXl3b3JkPkJyYWluLyptZXRhYm9saXNtPC9rZXl3
b3JkPjxrZXl3b3JkPkNlcmViZWxsdW0vbWV0YWJvbGlzbS9wYXRob2xvZ3k8L2tleXdvcmQ+PGtl
eXdvcmQ+RXBpZ2VuZXNpcywgR2VuZXRpYy8qZ2VuZXRpY3M8L2tleXdvcmQ+PGtleXdvcmQ+RnJv
bnRhbCBMb2JlL21ldGFib2xpc20vcGF0aG9sb2d5PC9rZXl3b3JkPjxrZXl3b3JkPkhpZ2gtVGhy
b3VnaHB1dCBOdWNsZW90aWRlIFNlcXVlbmNpbmc8L2tleXdvcmQ+PGtleXdvcmQ+SHVtYW5zPC9r
ZXl3b3JkPjxrZXl3b3JkPlNlcXVlbmNlIEFuYWx5c2lzLCBSTkE8L2tleXdvcmQ+PGtleXdvcmQ+
U2luZ2xlLUNlbGwgQW5hbHlzaXMvKm1ldGhvZHM8L2tleXdvcmQ+PGtleXdvcmQ+VHJhbnNjcmlw
dG9tZS8qZ2VuZXRpY3M8L2tleXdvcmQ+PGtleXdvcmQ+VmlzdWFsIENvcnRleC9tZXRhYm9saXNt
L3BhdGhvbG9neTwva2V5d29yZD48L2tleXdvcmRzPjxkYXRlcz48eWVhcj4yMDE4PC95ZWFyPjxw
dWItZGF0ZXM+PGRhdGU+SmFuPC9kYXRlPjwvcHViLWRhdGVzPjwvZGF0ZXM+PGlzYm4+MTU0Ni0x
Njk2IChFbGVjdHJvbmljKSYjeEQ7MTA4Ny0wMTU2IChMaW5raW5nKTwvaXNibj48YWNjZXNzaW9u
LW51bT4yOTIyNzQ2OTwvYWNjZXNzaW9uLW51bT48dXJscz48cmVsYXRlZC11cmxzPjx1cmw+aHR0
cHM6Ly93d3cubmNiaS5ubG0ubmloLmdvdi9wdWJtZWQvMjkyMjc0Njk8L3VybD48L3JlbGF0ZWQt
dXJscz48L3VybHM+PGVsZWN0cm9uaWMtcmVzb3VyY2UtbnVtPjEwLjEwMzgvbmJ0LjQwMzg8L2Vs
ZWN0cm9uaWMtcmVzb3VyY2UtbnVtPjwvcmVjb3JkPjwvQ2l0ZT48L0VuZE5vdGU+AG==
</w:fldData>
        </w:fldChar>
      </w:r>
      <w:r>
        <w:instrText xml:space="preserve"> ADDIN EN.CITE </w:instrText>
      </w:r>
      <w:r>
        <w:fldChar w:fldCharType="begin">
          <w:fldData xml:space="preserve">PEVuZE5vdGU+PENpdGU+PEF1dGhvcj5MYWtlPC9BdXRob3I+PFllYXI+MjAxODwvWWVhcj48UmVj
TnVtPjM3MzA8L1JlY051bT48RGlzcGxheVRleHQ+PHN0eWxlIGZhY2U9InN1cGVyc2NyaXB0Ij4x
MTwvc3R5bGU+PC9EaXNwbGF5VGV4dD48cmVjb3JkPjxyZWMtbnVtYmVyPjM3MzA8L3JlYy1udW1i
ZXI+PGZvcmVpZ24ta2V5cz48a2V5IGFwcD0iRU4iIGRiLWlkPSIycmZ4c3B3eGQweGF3c2Vzd2V2
eDV0cjVhOXZzMnN3MGF0dzIiIHRpbWVzdGFtcD0iMTU2MDg2ODQ1NyI+MzczMDwva2V5PjwvZm9y
ZWlnbi1rZXlzPjxyZWYtdHlwZSBuYW1lPSJKb3VybmFsIEFydGljbGUiPjE3PC9yZWYtdHlwZT48
Y29udHJpYnV0b3JzPjxhdXRob3JzPjxhdXRob3I+TGFrZSwgQi4gQi48L2F1dGhvcj48YXV0aG9y
PkNoZW4sIFMuPC9hdXRob3I+PGF1dGhvcj5Tb3MsIEIuIEMuPC9hdXRob3I+PGF1dGhvcj5GYW4s
IEouPC9hdXRob3I+PGF1dGhvcj5LYWVzZXIsIEcuIEUuPC9hdXRob3I+PGF1dGhvcj5ZdW5nLCBZ
LiBDLjwvYXV0aG9yPjxhdXRob3I+RHVvbmcsIFQuIEUuPC9hdXRob3I+PGF1dGhvcj5HYW8sIEQu
PC9hdXRob3I+PGF1dGhvcj5DaHVuLCBKLjwvYXV0aG9yPjxhdXRob3I+S2hhcmNoZW5rbywgUC4g
Vi48L2F1dGhvcj48YXV0aG9yPlpoYW5nLCBLLjwvYXV0aG9yPjwvYXV0aG9ycz48L2NvbnRyaWJ1
dG9ycz48YXV0aC1hZGRyZXNzPkRlcGFydG1lbnQgb2YgQmlvZW5naW5lZXJpbmcsIFVuaXZlcnNp
dHkgb2YgQ2FsaWZvcm5pYSBTYW4gRGllZ28sIExhIEpvbGxhLCBDYWxpZm9ybmlhLCBVU0EuJiN4
RDtVQyBTYW4gRGllZ28gU2Nob29sIG9mIE1lZGljaW5lLCBMYSBKb2xsYSwgQ2FsaWZvcm5pYSwg
VVNBLiYjeEQ7RGVwYXJ0bWVudCBvZiBCaW9tZWRpY2FsIEluZm9ybWF0aWNzLCBIYXJ2YXJkIE1l
ZGljYWwgU2Nob29sLCBCb3N0b24sIE1hc3NhY2h1c2V0dHMsIFVTQS4mI3hEO1NhbmZvcmQgQnVy
bmhhbSBQcmVieXMgTWVkaWNhbCBEaXNjb3ZlcnkgSW5zdGl0dXRlLCBMYSBKb2xsYSwgQ2FsaWZv
cm5pYSwgVVNBLiYjeEQ7RGVwYXJ0bWVudCBvZiBQZWRpYXRyaWMgUmVzcGlyYXRvcnkgTWVkaWNp
bmUsIFVuaXZlcnNpdHkgb2YgQ2FsaWZvcm5pYSBTYW4gRGllZ28sIExhIEpvbGxhLCBDYWxpZm9y
bmlhLCBVU0EuPC9hdXRoLWFkZHJlc3M+PHRpdGxlcz48dGl0bGU+SW50ZWdyYXRpdmUgc2luZ2xl
LWNlbGwgYW5hbHlzaXMgb2YgdHJhbnNjcmlwdGlvbmFsIGFuZCBlcGlnZW5ldGljIHN0YXRlcyBp
biB0aGUgaHVtYW4gYWR1bHQgYnJhaW48L3RpdGxlPjxzZWNvbmRhcnktdGl0bGU+TmF0IEJpb3Rl
Y2hub2w8L3NlY29uZGFyeS10aXRsZT48L3RpdGxlcz48cGVyaW9kaWNhbD48ZnVsbC10aXRsZT5O
YXQgQmlvdGVjaG5vbDwvZnVsbC10aXRsZT48YWJici0xPk5hdHVyZSBiaW90ZWNobm9sb2d5PC9h
YmJyLTE+PC9wZXJpb2RpY2FsPjxwYWdlcz43MC04MDwvcGFnZXM+PHZvbHVtZT4zNjwvdm9sdW1l
PjxudW1iZXI+MTwvbnVtYmVyPjxlZGl0aW9uPjIwMTcvMTIvMTI8L2VkaXRpb24+PGtleXdvcmRz
PjxrZXl3b3JkPkFkdWx0PC9rZXl3b3JkPjxrZXl3b3JkPkJyYWluLyptZXRhYm9saXNtPC9rZXl3
b3JkPjxrZXl3b3JkPkNlcmViZWxsdW0vbWV0YWJvbGlzbS9wYXRob2xvZ3k8L2tleXdvcmQ+PGtl
eXdvcmQ+RXBpZ2VuZXNpcywgR2VuZXRpYy8qZ2VuZXRpY3M8L2tleXdvcmQ+PGtleXdvcmQ+RnJv
bnRhbCBMb2JlL21ldGFib2xpc20vcGF0aG9sb2d5PC9rZXl3b3JkPjxrZXl3b3JkPkhpZ2gtVGhy
b3VnaHB1dCBOdWNsZW90aWRlIFNlcXVlbmNpbmc8L2tleXdvcmQ+PGtleXdvcmQ+SHVtYW5zPC9r
ZXl3b3JkPjxrZXl3b3JkPlNlcXVlbmNlIEFuYWx5c2lzLCBSTkE8L2tleXdvcmQ+PGtleXdvcmQ+
U2luZ2xlLUNlbGwgQW5hbHlzaXMvKm1ldGhvZHM8L2tleXdvcmQ+PGtleXdvcmQ+VHJhbnNjcmlw
dG9tZS8qZ2VuZXRpY3M8L2tleXdvcmQ+PGtleXdvcmQ+VmlzdWFsIENvcnRleC9tZXRhYm9saXNt
L3BhdGhvbG9neTwva2V5d29yZD48L2tleXdvcmRzPjxkYXRlcz48eWVhcj4yMDE4PC95ZWFyPjxw
dWItZGF0ZXM+PGRhdGU+SmFuPC9kYXRlPjwvcHViLWRhdGVzPjwvZGF0ZXM+PGlzYm4+MTU0Ni0x
Njk2IChFbGVjdHJvbmljKSYjeEQ7MTA4Ny0wMTU2IChMaW5raW5nKTwvaXNibj48YWNjZXNzaW9u
LW51bT4yOTIyNzQ2OTwvYWNjZXNzaW9uLW51bT48dXJscz48cmVsYXRlZC11cmxzPjx1cmw+aHR0
cHM6Ly93d3cubmNiaS5ubG0ubmloLmdvdi9wdWJtZWQvMjkyMjc0Njk8L3VybD48L3JlbGF0ZWQt
dXJscz48L3VybHM+PGVsZWN0cm9uaWMtcmVzb3VyY2UtbnVtPjEwLjEwMzgvbmJ0LjQwMzg8L2Vs
ZWN0cm9uaWMtcmVzb3VyY2UtbnVtPjwvcmVjb3JkPjwvQ2l0ZT48L0VuZE5vdGU+AG==
</w:fldData>
        </w:fldChar>
      </w:r>
      <w:r>
        <w:instrText xml:space="preserve"> ADDIN EN.CITE.DATA </w:instrText>
      </w:r>
      <w:r>
        <w:fldChar w:fldCharType="end"/>
      </w:r>
      <w:r>
        <w:fldChar w:fldCharType="separate"/>
      </w:r>
      <w:r w:rsidRPr="005C65BC">
        <w:rPr>
          <w:noProof/>
          <w:vertAlign w:val="superscript"/>
        </w:rPr>
        <w:t>11</w:t>
      </w:r>
      <w:r>
        <w:fldChar w:fldCharType="end"/>
      </w:r>
      <w:r w:rsidRPr="00D10A8F">
        <w:t xml:space="preserve">. For each </w:t>
      </w:r>
      <w:r>
        <w:t xml:space="preserve">cell-type </w:t>
      </w:r>
      <w:r w:rsidRPr="00D10A8F">
        <w:t>cluster, we will assign a cell-type label using statistical enrichment for sets of marker genes</w:t>
      </w:r>
      <w:r>
        <w:fldChar w:fldCharType="begin">
          <w:fldData xml:space="preserve">PEVuZE5vdGU+PENpdGU+PEF1dGhvcj5MYWtlPC9BdXRob3I+PFllYXI+MjAxODwvWWVhcj48UmVj
TnVtPjM3MzA8L1JlY051bT48RGlzcGxheVRleHQ+PHN0eWxlIGZhY2U9InN1cGVyc2NyaXB0Ij4x
MSwxMjwvc3R5bGU+PC9EaXNwbGF5VGV4dD48cmVjb3JkPjxyZWMtbnVtYmVyPjM3MzA8L3JlYy1u
dW1iZXI+PGZvcmVpZ24ta2V5cz48a2V5IGFwcD0iRU4iIGRiLWlkPSIycmZ4c3B3eGQweGF3c2Vz
d2V2eDV0cjVhOXZzMnN3MGF0dzIiIHRpbWVzdGFtcD0iMTU2MDg2ODQ1NyI+MzczMDwva2V5Pjwv
Zm9yZWlnbi1rZXlzPjxyZWYtdHlwZSBuYW1lPSJKb3VybmFsIEFydGljbGUiPjE3PC9yZWYtdHlw
ZT48Y29udHJpYnV0b3JzPjxhdXRob3JzPjxhdXRob3I+TGFrZSwgQi4gQi48L2F1dGhvcj48YXV0
aG9yPkNoZW4sIFMuPC9hdXRob3I+PGF1dGhvcj5Tb3MsIEIuIEMuPC9hdXRob3I+PGF1dGhvcj5G
YW4sIEouPC9hdXRob3I+PGF1dGhvcj5LYWVzZXIsIEcuIEUuPC9hdXRob3I+PGF1dGhvcj5ZdW5n
LCBZLiBDLjwvYXV0aG9yPjxhdXRob3I+RHVvbmcsIFQuIEUuPC9hdXRob3I+PGF1dGhvcj5HYW8s
IEQuPC9hdXRob3I+PGF1dGhvcj5DaHVuLCBKLjwvYXV0aG9yPjxhdXRob3I+S2hhcmNoZW5rbywg
UC4gVi48L2F1dGhvcj48YXV0aG9yPlpoYW5nLCBLLjwvYXV0aG9yPjwvYXV0aG9ycz48L2NvbnRy
aWJ1dG9ycz48YXV0aC1hZGRyZXNzPkRlcGFydG1lbnQgb2YgQmlvZW5naW5lZXJpbmcsIFVuaXZl
cnNpdHkgb2YgQ2FsaWZvcm5pYSBTYW4gRGllZ28sIExhIEpvbGxhLCBDYWxpZm9ybmlhLCBVU0Eu
JiN4RDtVQyBTYW4gRGllZ28gU2Nob29sIG9mIE1lZGljaW5lLCBMYSBKb2xsYSwgQ2FsaWZvcm5p
YSwgVVNBLiYjeEQ7RGVwYXJ0bWVudCBvZiBCaW9tZWRpY2FsIEluZm9ybWF0aWNzLCBIYXJ2YXJk
IE1lZGljYWwgU2Nob29sLCBCb3N0b24sIE1hc3NhY2h1c2V0dHMsIFVTQS4mI3hEO1NhbmZvcmQg
QnVybmhhbSBQcmVieXMgTWVkaWNhbCBEaXNjb3ZlcnkgSW5zdGl0dXRlLCBMYSBKb2xsYSwgQ2Fs
aWZvcm5pYSwgVVNBLiYjeEQ7RGVwYXJ0bWVudCBvZiBQZWRpYXRyaWMgUmVzcGlyYXRvcnkgTWVk
aWNpbmUsIFVuaXZlcnNpdHkgb2YgQ2FsaWZvcm5pYSBTYW4gRGllZ28sIExhIEpvbGxhLCBDYWxp
Zm9ybmlhLCBVU0EuPC9hdXRoLWFkZHJlc3M+PHRpdGxlcz48dGl0bGU+SW50ZWdyYXRpdmUgc2lu
Z2xlLWNlbGwgYW5hbHlzaXMgb2YgdHJhbnNjcmlwdGlvbmFsIGFuZCBlcGlnZW5ldGljIHN0YXRl
cyBpbiB0aGUgaHVtYW4gYWR1bHQgYnJhaW48L3RpdGxlPjxzZWNvbmRhcnktdGl0bGU+TmF0IEJp
b3RlY2hub2w8L3NlY29uZGFyeS10aXRsZT48L3RpdGxlcz48cGVyaW9kaWNhbD48ZnVsbC10aXRs
ZT5OYXQgQmlvdGVjaG5vbDwvZnVsbC10aXRsZT48YWJici0xPk5hdHVyZSBiaW90ZWNobm9sb2d5
PC9hYmJyLTE+PC9wZXJpb2RpY2FsPjxwYWdlcz43MC04MDwvcGFnZXM+PHZvbHVtZT4zNjwvdm9s
dW1lPjxudW1iZXI+MTwvbnVtYmVyPjxlZGl0aW9uPjIwMTcvMTIvMTI8L2VkaXRpb24+PGtleXdv
cmRzPjxrZXl3b3JkPkFkdWx0PC9rZXl3b3JkPjxrZXl3b3JkPkJyYWluLyptZXRhYm9saXNtPC9r
ZXl3b3JkPjxrZXl3b3JkPkNlcmViZWxsdW0vbWV0YWJvbGlzbS9wYXRob2xvZ3k8L2tleXdvcmQ+
PGtleXdvcmQ+RXBpZ2VuZXNpcywgR2VuZXRpYy8qZ2VuZXRpY3M8L2tleXdvcmQ+PGtleXdvcmQ+
RnJvbnRhbCBMb2JlL21ldGFib2xpc20vcGF0aG9sb2d5PC9rZXl3b3JkPjxrZXl3b3JkPkhpZ2gt
VGhyb3VnaHB1dCBOdWNsZW90aWRlIFNlcXVlbmNpbmc8L2tleXdvcmQ+PGtleXdvcmQ+SHVtYW5z
PC9rZXl3b3JkPjxrZXl3b3JkPlNlcXVlbmNlIEFuYWx5c2lzLCBSTkE8L2tleXdvcmQ+PGtleXdv
cmQ+U2luZ2xlLUNlbGwgQW5hbHlzaXMvKm1ldGhvZHM8L2tleXdvcmQ+PGtleXdvcmQ+VHJhbnNj
cmlwdG9tZS8qZ2VuZXRpY3M8L2tleXdvcmQ+PGtleXdvcmQ+VmlzdWFsIENvcnRleC9tZXRhYm9s
aXNtL3BhdGhvbG9neTwva2V5d29yZD48L2tleXdvcmRzPjxkYXRlcz48eWVhcj4yMDE4PC95ZWFy
PjxwdWItZGF0ZXM+PGRhdGU+SmFuPC9kYXRlPjwvcHViLWRhdGVzPjwvZGF0ZXM+PGlzYm4+MTU0
Ni0xNjk2IChFbGVjdHJvbmljKSYjeEQ7MTA4Ny0wMTU2IChMaW5raW5nKTwvaXNibj48YWNjZXNz
aW9uLW51bT4yOTIyNzQ2OTwvYWNjZXNzaW9uLW51bT48dXJscz48cmVsYXRlZC11cmxzPjx1cmw+
aHR0cHM6Ly93d3cubmNiaS5ubG0ubmloLmdvdi9wdWJtZWQvMjkyMjc0Njk8L3VybD48L3JlbGF0
ZWQtdXJscz48L3VybHM+PGVsZWN0cm9uaWMtcmVzb3VyY2UtbnVtPjEwLjEwMzgvbmJ0LjQwMzg8
L2VsZWN0cm9uaWMtcmVzb3VyY2UtbnVtPjwvcmVjb3JkPjwvQ2l0ZT48Q2l0ZT48QXV0aG9yPkhl
PC9BdXRob3I+PFllYXI+MjAxNzwvWWVhcj48UmVjTnVtPjM3MzM8L1JlY051bT48cmVjb3JkPjxy
ZWMtbnVtYmVyPjM3MzM8L3JlYy1udW1iZXI+PGZvcmVpZ24ta2V5cz48a2V5IGFwcD0iRU4iIGRi
LWlkPSIycmZ4c3B3eGQweGF3c2Vzd2V2eDV0cjVhOXZzMnN3MGF0dzIiIHRpbWVzdGFtcD0iMTU2
MDg2ODg4MiI+MzczMzwva2V5PjwvZm9yZWlnbi1rZXlzPjxyZWYtdHlwZSBuYW1lPSJKb3VybmFs
IEFydGljbGUiPjE3PC9yZWYtdHlwZT48Y29udHJpYnV0b3JzPjxhdXRob3JzPjxhdXRob3I+SGUs
IFouPC9hdXRob3I+PGF1dGhvcj5IYW4sIEQuPC9hdXRob3I+PGF1dGhvcj5FZmltb3ZhLCBPLjwv
YXV0aG9yPjxhdXRob3I+R3VpamFycm8sIFAuPC9hdXRob3I+PGF1dGhvcj5ZdSwgUS48L2F1dGhv
cj48YXV0aG9yPk9sZWtzaWFrLCBBLjwvYXV0aG9yPjxhdXRob3I+SmlhbmcsIFMuPC9hdXRob3I+
PGF1dGhvcj5Bbm9raGluLCBLLjwvYXV0aG9yPjxhdXRob3I+VmVsaWNoa292c2t5LCBCLjwvYXV0
aG9yPjxhdXRob3I+R3J1bmV3YWxkLCBTLjwvYXV0aG9yPjxhdXRob3I+S2hhaXRvdmljaCwgUC48
L2F1dGhvcj48L2F1dGhvcnM+PC9jb250cmlidXRvcnM+PGF1dGgtYWRkcmVzcz5DQVMgS2V5IExh
Ym9yYXRvcnkgb2YgQ29tcHV0YXRpb25hbCBCaW9sb2d5LCBDQVMtTVBHIFBhcnRuZXIgSW5zdGl0
dXRlIGZvciBDb21wdXRhdGlvbmFsIEJpb2xvZ3ksIFNJQlMsIENBUywgU2hhbmdoYWksIENoaW5h
LiYjeEQ7QmlnIERhdGEgRGVjaXNpb24gSW5zdGl0dXRlLCBKaW5hbiBVbml2ZXJzaXR5LCBHdWFu
Z3pob3UsIENoaW5hLiYjeEQ7U2tvbGtvdm8gSW5zdGl0dXRlIG9mIFNjaWVuY2UgYW5kIFRlY2hu
b2xvZ3ksIFNrb2xrb3ZvLCBSdXNzaWEuJiN4RDtVbml2ZXJzaXR5IG9mIENoaW5lc2UgQWNhZGVt
eSBvZiBTY2llbmNlcywgQmVpamluZywgQ2hpbmEuJiN4RDtEZXBhcnRtZW50IG9mIE5ldXJvc2Np
ZW5jZSwgTmF0aW9uYWwgUmVzZWFyY2ggQ2VudGVyLCBLdXJjaGF0b3YgSW5zdGl0dXRlLCBNb3Nj
b3csIFJ1c3NpYS4mI3hEO1NjaG9vbCBvZiBMaWZlIFNjaWVuY2UgYW5kIFRlY2hub2xvZ3ksIFNo
YW5naGFpVGVjaCBVbml2ZXJzaXR5LCBTaGFuZ2hhaSwgQ2hpbmEuJiN4RDtNYXggUGxhbmNrIElu
c3RpdHV0ZSBmb3IgRXZvbHV0aW9uYXJ5IEFudGhyb3BvbG9neSwgTGVpcHppZywgR2VybWFueS4m
I3hEO0ltbWFudWVsIEthbnQgQmFsdGljIEZlZGVyYWwgVW5pdmVyc2l0eSwgS2FsaW5pbmdyYWQs
IFJ1c3NpYS4mI3hEO0NvbXBhcmF0aXZlIEJpb2xvZ3kgZ3JvdXAsIFBJQ0IsIFNJQlMsIENBUywg
U2hhbmdoYWksIENoaW5hLjwvYXV0aC1hZGRyZXNzPjx0aXRsZXM+PHRpdGxlPkNvbXByZWhlbnNp
dmUgdHJhbnNjcmlwdG9tZSBhbmFseXNpcyBvZiBuZW9jb3J0aWNhbCBsYXllcnMgaW4gaHVtYW5z
LCBjaGltcGFuemVlcyBhbmQgbWFjYXF1ZXM8L3RpdGxlPjxzZWNvbmRhcnktdGl0bGU+TmF0IE5l
dXJvc2NpPC9zZWNvbmRhcnktdGl0bGU+PC90aXRsZXM+PHBlcmlvZGljYWw+PGZ1bGwtdGl0bGU+
TmF0IE5ldXJvc2NpPC9mdWxsLXRpdGxlPjxhYmJyLTE+TmF0dXJlIG5ldXJvc2NpZW5jZTwvYWJi
ci0xPjwvcGVyaW9kaWNhbD48cGFnZXM+ODg2LTg5NTwvcGFnZXM+PHZvbHVtZT4yMDwvdm9sdW1l
PjxudW1iZXI+NjwvbnVtYmVyPjxlZGl0aW9uPjIwMTcvMDQvMTg8L2VkaXRpb24+PGtleXdvcmRz
PjxrZXl3b3JkPkFuaW1hbHM8L2tleXdvcmQ+PGtleXdvcmQ+QmlvbG9naWNhbCBFdm9sdXRpb248
L2tleXdvcmQ+PGtleXdvcmQ+KkdlbmUgRXhwcmVzc2lvbiBQcm9maWxpbmc8L2tleXdvcmQ+PGtl
eXdvcmQ+SHVtYW5zPC9rZXl3b3JkPjxrZXl3b3JkPipNYWNhY2EgbXVsYXR0YTwva2V5d29yZD48
a2V5d29yZD5OZW9jb3J0ZXgvYW5hdG9teSAmYW1wOyBoaXN0b2xvZ3kvKm1ldGFib2xpc208L2tl
eXdvcmQ+PGtleXdvcmQ+KlBhbiB0cm9nbG9keXRlczwva2V5d29yZD48a2V5d29yZD5QcmVmcm9u
dGFsIENvcnRleC9jeXRvbG9neS8qbWV0YWJvbGlzbTwva2V5d29yZD48a2V5d29yZD5TcGVjaWVz
IFNwZWNpZmljaXR5PC9rZXl3b3JkPjxrZXl3b3JkPldoaXRlIE1hdHRlci8qbWV0YWJvbGlzbTwv
a2V5d29yZD48a2V5d29yZD5Zb3VuZyBBZHVsdDwva2V5d29yZD48L2tleXdvcmRzPjxkYXRlcz48
eWVhcj4yMDE3PC95ZWFyPjxwdWItZGF0ZXM+PGRhdGU+SnVuPC9kYXRlPjwvcHViLWRhdGVzPjwv
ZGF0ZXM+PGlzYm4+MTU0Ni0xNzI2IChFbGVjdHJvbmljKSYjeEQ7MTA5Ny02MjU2IChMaW5raW5n
KTwvaXNibj48YWNjZXNzaW9uLW51bT4yODQxNDMzMjwvYWNjZXNzaW9uLW51bT48dXJscz48cmVs
YXRlZC11cmxzPjx1cmw+aHR0cHM6Ly93d3cubmNiaS5ubG0ubmloLmdvdi9wdWJtZWQvMjg0MTQz
MzI8L3VybD48L3JlbGF0ZWQtdXJscz48L3VybHM+PGVsZWN0cm9uaWMtcmVzb3VyY2UtbnVtPjEw
LjEwMzgvbm4uNDU0ODwvZWxlY3Ryb25pYy1yZXNvdXJjZS1udW0+PC9yZWNvcmQ+PC9DaXRlPjwv
RW5kTm90ZT5=
</w:fldData>
        </w:fldChar>
      </w:r>
      <w:r>
        <w:instrText xml:space="preserve"> ADDIN EN.CITE </w:instrText>
      </w:r>
      <w:r>
        <w:fldChar w:fldCharType="begin">
          <w:fldData xml:space="preserve">PEVuZE5vdGU+PENpdGU+PEF1dGhvcj5MYWtlPC9BdXRob3I+PFllYXI+MjAxODwvWWVhcj48UmVj
TnVtPjM3MzA8L1JlY051bT48RGlzcGxheVRleHQ+PHN0eWxlIGZhY2U9InN1cGVyc2NyaXB0Ij4x
MSwxMjwvc3R5bGU+PC9EaXNwbGF5VGV4dD48cmVjb3JkPjxyZWMtbnVtYmVyPjM3MzA8L3JlYy1u
dW1iZXI+PGZvcmVpZ24ta2V5cz48a2V5IGFwcD0iRU4iIGRiLWlkPSIycmZ4c3B3eGQweGF3c2Vz
d2V2eDV0cjVhOXZzMnN3MGF0dzIiIHRpbWVzdGFtcD0iMTU2MDg2ODQ1NyI+MzczMDwva2V5Pjwv
Zm9yZWlnbi1rZXlzPjxyZWYtdHlwZSBuYW1lPSJKb3VybmFsIEFydGljbGUiPjE3PC9yZWYtdHlw
ZT48Y29udHJpYnV0b3JzPjxhdXRob3JzPjxhdXRob3I+TGFrZSwgQi4gQi48L2F1dGhvcj48YXV0
aG9yPkNoZW4sIFMuPC9hdXRob3I+PGF1dGhvcj5Tb3MsIEIuIEMuPC9hdXRob3I+PGF1dGhvcj5G
YW4sIEouPC9hdXRob3I+PGF1dGhvcj5LYWVzZXIsIEcuIEUuPC9hdXRob3I+PGF1dGhvcj5ZdW5n
LCBZLiBDLjwvYXV0aG9yPjxhdXRob3I+RHVvbmcsIFQuIEUuPC9hdXRob3I+PGF1dGhvcj5HYW8s
IEQuPC9hdXRob3I+PGF1dGhvcj5DaHVuLCBKLjwvYXV0aG9yPjxhdXRob3I+S2hhcmNoZW5rbywg
UC4gVi48L2F1dGhvcj48YXV0aG9yPlpoYW5nLCBLLjwvYXV0aG9yPjwvYXV0aG9ycz48L2NvbnRy
aWJ1dG9ycz48YXV0aC1hZGRyZXNzPkRlcGFydG1lbnQgb2YgQmlvZW5naW5lZXJpbmcsIFVuaXZl
cnNpdHkgb2YgQ2FsaWZvcm5pYSBTYW4gRGllZ28sIExhIEpvbGxhLCBDYWxpZm9ybmlhLCBVU0Eu
JiN4RDtVQyBTYW4gRGllZ28gU2Nob29sIG9mIE1lZGljaW5lLCBMYSBKb2xsYSwgQ2FsaWZvcm5p
YSwgVVNBLiYjeEQ7RGVwYXJ0bWVudCBvZiBCaW9tZWRpY2FsIEluZm9ybWF0aWNzLCBIYXJ2YXJk
IE1lZGljYWwgU2Nob29sLCBCb3N0b24sIE1hc3NhY2h1c2V0dHMsIFVTQS4mI3hEO1NhbmZvcmQg
QnVybmhhbSBQcmVieXMgTWVkaWNhbCBEaXNjb3ZlcnkgSW5zdGl0dXRlLCBMYSBKb2xsYSwgQ2Fs
aWZvcm5pYSwgVVNBLiYjeEQ7RGVwYXJ0bWVudCBvZiBQZWRpYXRyaWMgUmVzcGlyYXRvcnkgTWVk
aWNpbmUsIFVuaXZlcnNpdHkgb2YgQ2FsaWZvcm5pYSBTYW4gRGllZ28sIExhIEpvbGxhLCBDYWxp
Zm9ybmlhLCBVU0EuPC9hdXRoLWFkZHJlc3M+PHRpdGxlcz48dGl0bGU+SW50ZWdyYXRpdmUgc2lu
Z2xlLWNlbGwgYW5hbHlzaXMgb2YgdHJhbnNjcmlwdGlvbmFsIGFuZCBlcGlnZW5ldGljIHN0YXRl
cyBpbiB0aGUgaHVtYW4gYWR1bHQgYnJhaW48L3RpdGxlPjxzZWNvbmRhcnktdGl0bGU+TmF0IEJp
b3RlY2hub2w8L3NlY29uZGFyeS10aXRsZT48L3RpdGxlcz48cGVyaW9kaWNhbD48ZnVsbC10aXRs
ZT5OYXQgQmlvdGVjaG5vbDwvZnVsbC10aXRsZT48YWJici0xPk5hdHVyZSBiaW90ZWNobm9sb2d5
PC9hYmJyLTE+PC9wZXJpb2RpY2FsPjxwYWdlcz43MC04MDwvcGFnZXM+PHZvbHVtZT4zNjwvdm9s
dW1lPjxudW1iZXI+MTwvbnVtYmVyPjxlZGl0aW9uPjIwMTcvMTIvMTI8L2VkaXRpb24+PGtleXdv
cmRzPjxrZXl3b3JkPkFkdWx0PC9rZXl3b3JkPjxrZXl3b3JkPkJyYWluLyptZXRhYm9saXNtPC9r
ZXl3b3JkPjxrZXl3b3JkPkNlcmViZWxsdW0vbWV0YWJvbGlzbS9wYXRob2xvZ3k8L2tleXdvcmQ+
PGtleXdvcmQ+RXBpZ2VuZXNpcywgR2VuZXRpYy8qZ2VuZXRpY3M8L2tleXdvcmQ+PGtleXdvcmQ+
RnJvbnRhbCBMb2JlL21ldGFib2xpc20vcGF0aG9sb2d5PC9rZXl3b3JkPjxrZXl3b3JkPkhpZ2gt
VGhyb3VnaHB1dCBOdWNsZW90aWRlIFNlcXVlbmNpbmc8L2tleXdvcmQ+PGtleXdvcmQ+SHVtYW5z
PC9rZXl3b3JkPjxrZXl3b3JkPlNlcXVlbmNlIEFuYWx5c2lzLCBSTkE8L2tleXdvcmQ+PGtleXdv
cmQ+U2luZ2xlLUNlbGwgQW5hbHlzaXMvKm1ldGhvZHM8L2tleXdvcmQ+PGtleXdvcmQ+VHJhbnNj
cmlwdG9tZS8qZ2VuZXRpY3M8L2tleXdvcmQ+PGtleXdvcmQ+VmlzdWFsIENvcnRleC9tZXRhYm9s
aXNtL3BhdGhvbG9neTwva2V5d29yZD48L2tleXdvcmRzPjxkYXRlcz48eWVhcj4yMDE4PC95ZWFy
PjxwdWItZGF0ZXM+PGRhdGU+SmFuPC9kYXRlPjwvcHViLWRhdGVzPjwvZGF0ZXM+PGlzYm4+MTU0
Ni0xNjk2IChFbGVjdHJvbmljKSYjeEQ7MTA4Ny0wMTU2IChMaW5raW5nKTwvaXNibj48YWNjZXNz
aW9uLW51bT4yOTIyNzQ2OTwvYWNjZXNzaW9uLW51bT48dXJscz48cmVsYXRlZC11cmxzPjx1cmw+
aHR0cHM6Ly93d3cubmNiaS5ubG0ubmloLmdvdi9wdWJtZWQvMjkyMjc0Njk8L3VybD48L3JlbGF0
ZWQtdXJscz48L3VybHM+PGVsZWN0cm9uaWMtcmVzb3VyY2UtbnVtPjEwLjEwMzgvbmJ0LjQwMzg8
L2VsZWN0cm9uaWMtcmVzb3VyY2UtbnVtPjwvcmVjb3JkPjwvQ2l0ZT48Q2l0ZT48QXV0aG9yPkhl
PC9BdXRob3I+PFllYXI+MjAxNzwvWWVhcj48UmVjTnVtPjM3MzM8L1JlY051bT48cmVjb3JkPjxy
ZWMtbnVtYmVyPjM3MzM8L3JlYy1udW1iZXI+PGZvcmVpZ24ta2V5cz48a2V5IGFwcD0iRU4iIGRi
LWlkPSIycmZ4c3B3eGQweGF3c2Vzd2V2eDV0cjVhOXZzMnN3MGF0dzIiIHRpbWVzdGFtcD0iMTU2
MDg2ODg4MiI+MzczMzwva2V5PjwvZm9yZWlnbi1rZXlzPjxyZWYtdHlwZSBuYW1lPSJKb3VybmFs
IEFydGljbGUiPjE3PC9yZWYtdHlwZT48Y29udHJpYnV0b3JzPjxhdXRob3JzPjxhdXRob3I+SGUs
IFouPC9hdXRob3I+PGF1dGhvcj5IYW4sIEQuPC9hdXRob3I+PGF1dGhvcj5FZmltb3ZhLCBPLjwv
YXV0aG9yPjxhdXRob3I+R3VpamFycm8sIFAuPC9hdXRob3I+PGF1dGhvcj5ZdSwgUS48L2F1dGhv
cj48YXV0aG9yPk9sZWtzaWFrLCBBLjwvYXV0aG9yPjxhdXRob3I+SmlhbmcsIFMuPC9hdXRob3I+
PGF1dGhvcj5Bbm9raGluLCBLLjwvYXV0aG9yPjxhdXRob3I+VmVsaWNoa292c2t5LCBCLjwvYXV0
aG9yPjxhdXRob3I+R3J1bmV3YWxkLCBTLjwvYXV0aG9yPjxhdXRob3I+S2hhaXRvdmljaCwgUC48
L2F1dGhvcj48L2F1dGhvcnM+PC9jb250cmlidXRvcnM+PGF1dGgtYWRkcmVzcz5DQVMgS2V5IExh
Ym9yYXRvcnkgb2YgQ29tcHV0YXRpb25hbCBCaW9sb2d5LCBDQVMtTVBHIFBhcnRuZXIgSW5zdGl0
dXRlIGZvciBDb21wdXRhdGlvbmFsIEJpb2xvZ3ksIFNJQlMsIENBUywgU2hhbmdoYWksIENoaW5h
LiYjeEQ7QmlnIERhdGEgRGVjaXNpb24gSW5zdGl0dXRlLCBKaW5hbiBVbml2ZXJzaXR5LCBHdWFu
Z3pob3UsIENoaW5hLiYjeEQ7U2tvbGtvdm8gSW5zdGl0dXRlIG9mIFNjaWVuY2UgYW5kIFRlY2hu
b2xvZ3ksIFNrb2xrb3ZvLCBSdXNzaWEuJiN4RDtVbml2ZXJzaXR5IG9mIENoaW5lc2UgQWNhZGVt
eSBvZiBTY2llbmNlcywgQmVpamluZywgQ2hpbmEuJiN4RDtEZXBhcnRtZW50IG9mIE5ldXJvc2Np
ZW5jZSwgTmF0aW9uYWwgUmVzZWFyY2ggQ2VudGVyLCBLdXJjaGF0b3YgSW5zdGl0dXRlLCBNb3Nj
b3csIFJ1c3NpYS4mI3hEO1NjaG9vbCBvZiBMaWZlIFNjaWVuY2UgYW5kIFRlY2hub2xvZ3ksIFNo
YW5naGFpVGVjaCBVbml2ZXJzaXR5LCBTaGFuZ2hhaSwgQ2hpbmEuJiN4RDtNYXggUGxhbmNrIElu
c3RpdHV0ZSBmb3IgRXZvbHV0aW9uYXJ5IEFudGhyb3BvbG9neSwgTGVpcHppZywgR2VybWFueS4m
I3hEO0ltbWFudWVsIEthbnQgQmFsdGljIEZlZGVyYWwgVW5pdmVyc2l0eSwgS2FsaW5pbmdyYWQs
IFJ1c3NpYS4mI3hEO0NvbXBhcmF0aXZlIEJpb2xvZ3kgZ3JvdXAsIFBJQ0IsIFNJQlMsIENBUywg
U2hhbmdoYWksIENoaW5hLjwvYXV0aC1hZGRyZXNzPjx0aXRsZXM+PHRpdGxlPkNvbXByZWhlbnNp
dmUgdHJhbnNjcmlwdG9tZSBhbmFseXNpcyBvZiBuZW9jb3J0aWNhbCBsYXllcnMgaW4gaHVtYW5z
LCBjaGltcGFuemVlcyBhbmQgbWFjYXF1ZXM8L3RpdGxlPjxzZWNvbmRhcnktdGl0bGU+TmF0IE5l
dXJvc2NpPC9zZWNvbmRhcnktdGl0bGU+PC90aXRsZXM+PHBlcmlvZGljYWw+PGZ1bGwtdGl0bGU+
TmF0IE5ldXJvc2NpPC9mdWxsLXRpdGxlPjxhYmJyLTE+TmF0dXJlIG5ldXJvc2NpZW5jZTwvYWJi
ci0xPjwvcGVyaW9kaWNhbD48cGFnZXM+ODg2LTg5NTwvcGFnZXM+PHZvbHVtZT4yMDwvdm9sdW1l
PjxudW1iZXI+NjwvbnVtYmVyPjxlZGl0aW9uPjIwMTcvMDQvMTg8L2VkaXRpb24+PGtleXdvcmRz
PjxrZXl3b3JkPkFuaW1hbHM8L2tleXdvcmQ+PGtleXdvcmQ+QmlvbG9naWNhbCBFdm9sdXRpb248
L2tleXdvcmQ+PGtleXdvcmQ+KkdlbmUgRXhwcmVzc2lvbiBQcm9maWxpbmc8L2tleXdvcmQ+PGtl
eXdvcmQ+SHVtYW5zPC9rZXl3b3JkPjxrZXl3b3JkPipNYWNhY2EgbXVsYXR0YTwva2V5d29yZD48
a2V5d29yZD5OZW9jb3J0ZXgvYW5hdG9teSAmYW1wOyBoaXN0b2xvZ3kvKm1ldGFib2xpc208L2tl
eXdvcmQ+PGtleXdvcmQ+KlBhbiB0cm9nbG9keXRlczwva2V5d29yZD48a2V5d29yZD5QcmVmcm9u
dGFsIENvcnRleC9jeXRvbG9neS8qbWV0YWJvbGlzbTwva2V5d29yZD48a2V5d29yZD5TcGVjaWVz
IFNwZWNpZmljaXR5PC9rZXl3b3JkPjxrZXl3b3JkPldoaXRlIE1hdHRlci8qbWV0YWJvbGlzbTwv
a2V5d29yZD48a2V5d29yZD5Zb3VuZyBBZHVsdDwva2V5d29yZD48L2tleXdvcmRzPjxkYXRlcz48
eWVhcj4yMDE3PC95ZWFyPjxwdWItZGF0ZXM+PGRhdGU+SnVuPC9kYXRlPjwvcHViLWRhdGVzPjwv
ZGF0ZXM+PGlzYm4+MTU0Ni0xNzI2IChFbGVjdHJvbmljKSYjeEQ7MTA5Ny02MjU2IChMaW5raW5n
KTwvaXNibj48YWNjZXNzaW9uLW51bT4yODQxNDMzMjwvYWNjZXNzaW9uLW51bT48dXJscz48cmVs
YXRlZC11cmxzPjx1cmw+aHR0cHM6Ly93d3cubmNiaS5ubG0ubmloLmdvdi9wdWJtZWQvMjg0MTQz
MzI8L3VybD48L3JlbGF0ZWQtdXJscz48L3VybHM+PGVsZWN0cm9uaWMtcmVzb3VyY2UtbnVtPjEw
LjEwMzgvbm4uNDU0ODwvZWxlY3Ryb25pYy1yZXNvdXJjZS1udW0+PC9yZWNvcmQ+PC9DaXRlPjwv
RW5kTm90ZT5=
</w:fldData>
        </w:fldChar>
      </w:r>
      <w:r>
        <w:instrText xml:space="preserve"> ADDIN EN.CITE.DATA </w:instrText>
      </w:r>
      <w:r>
        <w:fldChar w:fldCharType="end"/>
      </w:r>
      <w:r>
        <w:fldChar w:fldCharType="separate"/>
      </w:r>
      <w:r w:rsidRPr="005C65BC">
        <w:rPr>
          <w:noProof/>
          <w:vertAlign w:val="superscript"/>
        </w:rPr>
        <w:t>11,12</w:t>
      </w:r>
      <w:r>
        <w:fldChar w:fldCharType="end"/>
      </w:r>
      <w:r w:rsidRPr="00D10A8F">
        <w:t xml:space="preserve">. Enrichment will be statistically defined by the hypergeometric distribution </w:t>
      </w:r>
      <w:r>
        <w:t xml:space="preserve">with the </w:t>
      </w:r>
      <w:r w:rsidRPr="00D10A8F">
        <w:t xml:space="preserve">false discovery rate (FDR) correction. Sub-clustering analysis will be performed independently over each broad cell-type cluster. </w:t>
      </w:r>
      <w:r>
        <w:t>Subclusters</w:t>
      </w:r>
      <w:r w:rsidRPr="00D10A8F">
        <w:t xml:space="preserve"> having </w:t>
      </w:r>
      <w:r>
        <w:t>abnormally</w:t>
      </w:r>
      <w:r w:rsidRPr="00D10A8F">
        <w:t xml:space="preserve"> high number of total counts and mixed expression of markers from different cell-types will be tagged as potential doublets and not considered for downstream analyses</w:t>
      </w:r>
      <w:r>
        <w:fldChar w:fldCharType="begin">
          <w:fldData xml:space="preserve">PEVuZE5vdGU+PENpdGU+PEF1dGhvcj5MYWtlPC9BdXRob3I+PFllYXI+MjAxODwvWWVhcj48UmVj
TnVtPjM3MzA8L1JlY051bT48RGlzcGxheVRleHQ+PHN0eWxlIGZhY2U9InN1cGVyc2NyaXB0Ij4x
MTwvc3R5bGU+PC9EaXNwbGF5VGV4dD48cmVjb3JkPjxyZWMtbnVtYmVyPjM3MzA8L3JlYy1udW1i
ZXI+PGZvcmVpZ24ta2V5cz48a2V5IGFwcD0iRU4iIGRiLWlkPSIycmZ4c3B3eGQweGF3c2Vzd2V2
eDV0cjVhOXZzMnN3MGF0dzIiIHRpbWVzdGFtcD0iMTU2MDg2ODQ1NyI+MzczMDwva2V5PjwvZm9y
ZWlnbi1rZXlzPjxyZWYtdHlwZSBuYW1lPSJKb3VybmFsIEFydGljbGUiPjE3PC9yZWYtdHlwZT48
Y29udHJpYnV0b3JzPjxhdXRob3JzPjxhdXRob3I+TGFrZSwgQi4gQi48L2F1dGhvcj48YXV0aG9y
PkNoZW4sIFMuPC9hdXRob3I+PGF1dGhvcj5Tb3MsIEIuIEMuPC9hdXRob3I+PGF1dGhvcj5GYW4s
IEouPC9hdXRob3I+PGF1dGhvcj5LYWVzZXIsIEcuIEUuPC9hdXRob3I+PGF1dGhvcj5ZdW5nLCBZ
LiBDLjwvYXV0aG9yPjxhdXRob3I+RHVvbmcsIFQuIEUuPC9hdXRob3I+PGF1dGhvcj5HYW8sIEQu
PC9hdXRob3I+PGF1dGhvcj5DaHVuLCBKLjwvYXV0aG9yPjxhdXRob3I+S2hhcmNoZW5rbywgUC4g
Vi48L2F1dGhvcj48YXV0aG9yPlpoYW5nLCBLLjwvYXV0aG9yPjwvYXV0aG9ycz48L2NvbnRyaWJ1
dG9ycz48YXV0aC1hZGRyZXNzPkRlcGFydG1lbnQgb2YgQmlvZW5naW5lZXJpbmcsIFVuaXZlcnNp
dHkgb2YgQ2FsaWZvcm5pYSBTYW4gRGllZ28sIExhIEpvbGxhLCBDYWxpZm9ybmlhLCBVU0EuJiN4
RDtVQyBTYW4gRGllZ28gU2Nob29sIG9mIE1lZGljaW5lLCBMYSBKb2xsYSwgQ2FsaWZvcm5pYSwg
VVNBLiYjeEQ7RGVwYXJ0bWVudCBvZiBCaW9tZWRpY2FsIEluZm9ybWF0aWNzLCBIYXJ2YXJkIE1l
ZGljYWwgU2Nob29sLCBCb3N0b24sIE1hc3NhY2h1c2V0dHMsIFVTQS4mI3hEO1NhbmZvcmQgQnVy
bmhhbSBQcmVieXMgTWVkaWNhbCBEaXNjb3ZlcnkgSW5zdGl0dXRlLCBMYSBKb2xsYSwgQ2FsaWZv
cm5pYSwgVVNBLiYjeEQ7RGVwYXJ0bWVudCBvZiBQZWRpYXRyaWMgUmVzcGlyYXRvcnkgTWVkaWNp
bmUsIFVuaXZlcnNpdHkgb2YgQ2FsaWZvcm5pYSBTYW4gRGllZ28sIExhIEpvbGxhLCBDYWxpZm9y
bmlhLCBVU0EuPC9hdXRoLWFkZHJlc3M+PHRpdGxlcz48dGl0bGU+SW50ZWdyYXRpdmUgc2luZ2xl
LWNlbGwgYW5hbHlzaXMgb2YgdHJhbnNjcmlwdGlvbmFsIGFuZCBlcGlnZW5ldGljIHN0YXRlcyBp
biB0aGUgaHVtYW4gYWR1bHQgYnJhaW48L3RpdGxlPjxzZWNvbmRhcnktdGl0bGU+TmF0IEJpb3Rl
Y2hub2w8L3NlY29uZGFyeS10aXRsZT48L3RpdGxlcz48cGVyaW9kaWNhbD48ZnVsbC10aXRsZT5O
YXQgQmlvdGVjaG5vbDwvZnVsbC10aXRsZT48YWJici0xPk5hdHVyZSBiaW90ZWNobm9sb2d5PC9h
YmJyLTE+PC9wZXJpb2RpY2FsPjxwYWdlcz43MC04MDwvcGFnZXM+PHZvbHVtZT4zNjwvdm9sdW1l
PjxudW1iZXI+MTwvbnVtYmVyPjxlZGl0aW9uPjIwMTcvMTIvMTI8L2VkaXRpb24+PGtleXdvcmRz
PjxrZXl3b3JkPkFkdWx0PC9rZXl3b3JkPjxrZXl3b3JkPkJyYWluLyptZXRhYm9saXNtPC9rZXl3
b3JkPjxrZXl3b3JkPkNlcmViZWxsdW0vbWV0YWJvbGlzbS9wYXRob2xvZ3k8L2tleXdvcmQ+PGtl
eXdvcmQ+RXBpZ2VuZXNpcywgR2VuZXRpYy8qZ2VuZXRpY3M8L2tleXdvcmQ+PGtleXdvcmQ+RnJv
bnRhbCBMb2JlL21ldGFib2xpc20vcGF0aG9sb2d5PC9rZXl3b3JkPjxrZXl3b3JkPkhpZ2gtVGhy
b3VnaHB1dCBOdWNsZW90aWRlIFNlcXVlbmNpbmc8L2tleXdvcmQ+PGtleXdvcmQ+SHVtYW5zPC9r
ZXl3b3JkPjxrZXl3b3JkPlNlcXVlbmNlIEFuYWx5c2lzLCBSTkE8L2tleXdvcmQ+PGtleXdvcmQ+
U2luZ2xlLUNlbGwgQW5hbHlzaXMvKm1ldGhvZHM8L2tleXdvcmQ+PGtleXdvcmQ+VHJhbnNjcmlw
dG9tZS8qZ2VuZXRpY3M8L2tleXdvcmQ+PGtleXdvcmQ+VmlzdWFsIENvcnRleC9tZXRhYm9saXNt
L3BhdGhvbG9neTwva2V5d29yZD48L2tleXdvcmRzPjxkYXRlcz48eWVhcj4yMDE4PC95ZWFyPjxw
dWItZGF0ZXM+PGRhdGU+SmFuPC9kYXRlPjwvcHViLWRhdGVzPjwvZGF0ZXM+PGlzYm4+MTU0Ni0x
Njk2IChFbGVjdHJvbmljKSYjeEQ7MTA4Ny0wMTU2IChMaW5raW5nKTwvaXNibj48YWNjZXNzaW9u
LW51bT4yOTIyNzQ2OTwvYWNjZXNzaW9uLW51bT48dXJscz48cmVsYXRlZC11cmxzPjx1cmw+aHR0
cHM6Ly93d3cubmNiaS5ubG0ubmloLmdvdi9wdWJtZWQvMjkyMjc0Njk8L3VybD48L3JlbGF0ZWQt
dXJscz48L3VybHM+PGVsZWN0cm9uaWMtcmVzb3VyY2UtbnVtPjEwLjEwMzgvbmJ0LjQwMzg8L2Vs
ZWN0cm9uaWMtcmVzb3VyY2UtbnVtPjwvcmVjb3JkPjwvQ2l0ZT48L0VuZE5vdGU+AG==
</w:fldData>
        </w:fldChar>
      </w:r>
      <w:r>
        <w:instrText xml:space="preserve"> ADDIN EN.CITE </w:instrText>
      </w:r>
      <w:r>
        <w:fldChar w:fldCharType="begin">
          <w:fldData xml:space="preserve">PEVuZE5vdGU+PENpdGU+PEF1dGhvcj5MYWtlPC9BdXRob3I+PFllYXI+MjAxODwvWWVhcj48UmVj
TnVtPjM3MzA8L1JlY051bT48RGlzcGxheVRleHQ+PHN0eWxlIGZhY2U9InN1cGVyc2NyaXB0Ij4x
MTwvc3R5bGU+PC9EaXNwbGF5VGV4dD48cmVjb3JkPjxyZWMtbnVtYmVyPjM3MzA8L3JlYy1udW1i
ZXI+PGZvcmVpZ24ta2V5cz48a2V5IGFwcD0iRU4iIGRiLWlkPSIycmZ4c3B3eGQweGF3c2Vzd2V2
eDV0cjVhOXZzMnN3MGF0dzIiIHRpbWVzdGFtcD0iMTU2MDg2ODQ1NyI+MzczMDwva2V5PjwvZm9y
ZWlnbi1rZXlzPjxyZWYtdHlwZSBuYW1lPSJKb3VybmFsIEFydGljbGUiPjE3PC9yZWYtdHlwZT48
Y29udHJpYnV0b3JzPjxhdXRob3JzPjxhdXRob3I+TGFrZSwgQi4gQi48L2F1dGhvcj48YXV0aG9y
PkNoZW4sIFMuPC9hdXRob3I+PGF1dGhvcj5Tb3MsIEIuIEMuPC9hdXRob3I+PGF1dGhvcj5GYW4s
IEouPC9hdXRob3I+PGF1dGhvcj5LYWVzZXIsIEcuIEUuPC9hdXRob3I+PGF1dGhvcj5ZdW5nLCBZ
LiBDLjwvYXV0aG9yPjxhdXRob3I+RHVvbmcsIFQuIEUuPC9hdXRob3I+PGF1dGhvcj5HYW8sIEQu
PC9hdXRob3I+PGF1dGhvcj5DaHVuLCBKLjwvYXV0aG9yPjxhdXRob3I+S2hhcmNoZW5rbywgUC4g
Vi48L2F1dGhvcj48YXV0aG9yPlpoYW5nLCBLLjwvYXV0aG9yPjwvYXV0aG9ycz48L2NvbnRyaWJ1
dG9ycz48YXV0aC1hZGRyZXNzPkRlcGFydG1lbnQgb2YgQmlvZW5naW5lZXJpbmcsIFVuaXZlcnNp
dHkgb2YgQ2FsaWZvcm5pYSBTYW4gRGllZ28sIExhIEpvbGxhLCBDYWxpZm9ybmlhLCBVU0EuJiN4
RDtVQyBTYW4gRGllZ28gU2Nob29sIG9mIE1lZGljaW5lLCBMYSBKb2xsYSwgQ2FsaWZvcm5pYSwg
VVNBLiYjeEQ7RGVwYXJ0bWVudCBvZiBCaW9tZWRpY2FsIEluZm9ybWF0aWNzLCBIYXJ2YXJkIE1l
ZGljYWwgU2Nob29sLCBCb3N0b24sIE1hc3NhY2h1c2V0dHMsIFVTQS4mI3hEO1NhbmZvcmQgQnVy
bmhhbSBQcmVieXMgTWVkaWNhbCBEaXNjb3ZlcnkgSW5zdGl0dXRlLCBMYSBKb2xsYSwgQ2FsaWZv
cm5pYSwgVVNBLiYjeEQ7RGVwYXJ0bWVudCBvZiBQZWRpYXRyaWMgUmVzcGlyYXRvcnkgTWVkaWNp
bmUsIFVuaXZlcnNpdHkgb2YgQ2FsaWZvcm5pYSBTYW4gRGllZ28sIExhIEpvbGxhLCBDYWxpZm9y
bmlhLCBVU0EuPC9hdXRoLWFkZHJlc3M+PHRpdGxlcz48dGl0bGU+SW50ZWdyYXRpdmUgc2luZ2xl
LWNlbGwgYW5hbHlzaXMgb2YgdHJhbnNjcmlwdGlvbmFsIGFuZCBlcGlnZW5ldGljIHN0YXRlcyBp
biB0aGUgaHVtYW4gYWR1bHQgYnJhaW48L3RpdGxlPjxzZWNvbmRhcnktdGl0bGU+TmF0IEJpb3Rl
Y2hub2w8L3NlY29uZGFyeS10aXRsZT48L3RpdGxlcz48cGVyaW9kaWNhbD48ZnVsbC10aXRsZT5O
YXQgQmlvdGVjaG5vbDwvZnVsbC10aXRsZT48YWJici0xPk5hdHVyZSBiaW90ZWNobm9sb2d5PC9h
YmJyLTE+PC9wZXJpb2RpY2FsPjxwYWdlcz43MC04MDwvcGFnZXM+PHZvbHVtZT4zNjwvdm9sdW1l
PjxudW1iZXI+MTwvbnVtYmVyPjxlZGl0aW9uPjIwMTcvMTIvMTI8L2VkaXRpb24+PGtleXdvcmRz
PjxrZXl3b3JkPkFkdWx0PC9rZXl3b3JkPjxrZXl3b3JkPkJyYWluLyptZXRhYm9saXNtPC9rZXl3
b3JkPjxrZXl3b3JkPkNlcmViZWxsdW0vbWV0YWJvbGlzbS9wYXRob2xvZ3k8L2tleXdvcmQ+PGtl
eXdvcmQ+RXBpZ2VuZXNpcywgR2VuZXRpYy8qZ2VuZXRpY3M8L2tleXdvcmQ+PGtleXdvcmQ+RnJv
bnRhbCBMb2JlL21ldGFib2xpc20vcGF0aG9sb2d5PC9rZXl3b3JkPjxrZXl3b3JkPkhpZ2gtVGhy
b3VnaHB1dCBOdWNsZW90aWRlIFNlcXVlbmNpbmc8L2tleXdvcmQ+PGtleXdvcmQ+SHVtYW5zPC9r
ZXl3b3JkPjxrZXl3b3JkPlNlcXVlbmNlIEFuYWx5c2lzLCBSTkE8L2tleXdvcmQ+PGtleXdvcmQ+
U2luZ2xlLUNlbGwgQW5hbHlzaXMvKm1ldGhvZHM8L2tleXdvcmQ+PGtleXdvcmQ+VHJhbnNjcmlw
dG9tZS8qZ2VuZXRpY3M8L2tleXdvcmQ+PGtleXdvcmQ+VmlzdWFsIENvcnRleC9tZXRhYm9saXNt
L3BhdGhvbG9neTwva2V5d29yZD48L2tleXdvcmRzPjxkYXRlcz48eWVhcj4yMDE4PC95ZWFyPjxw
dWItZGF0ZXM+PGRhdGU+SmFuPC9kYXRlPjwvcHViLWRhdGVzPjwvZGF0ZXM+PGlzYm4+MTU0Ni0x
Njk2IChFbGVjdHJvbmljKSYjeEQ7MTA4Ny0wMTU2IChMaW5raW5nKTwvaXNibj48YWNjZXNzaW9u
LW51bT4yOTIyNzQ2OTwvYWNjZXNzaW9uLW51bT48dXJscz48cmVsYXRlZC11cmxzPjx1cmw+aHR0
cHM6Ly93d3cubmNiaS5ubG0ubmloLmdvdi9wdWJtZWQvMjkyMjc0Njk8L3VybD48L3JlbGF0ZWQt
dXJscz48L3VybHM+PGVsZWN0cm9uaWMtcmVzb3VyY2UtbnVtPjEwLjEwMzgvbmJ0LjQwMzg8L2Vs
ZWN0cm9uaWMtcmVzb3VyY2UtbnVtPjwvcmVjb3JkPjwvQ2l0ZT48L0VuZE5vdGU+AG==
</w:fldData>
        </w:fldChar>
      </w:r>
      <w:r>
        <w:instrText xml:space="preserve"> ADDIN EN.CITE.DATA </w:instrText>
      </w:r>
      <w:r>
        <w:fldChar w:fldCharType="end"/>
      </w:r>
      <w:r>
        <w:fldChar w:fldCharType="separate"/>
      </w:r>
      <w:r w:rsidRPr="005C65BC">
        <w:rPr>
          <w:noProof/>
          <w:vertAlign w:val="superscript"/>
        </w:rPr>
        <w:t>11</w:t>
      </w:r>
      <w:r>
        <w:fldChar w:fldCharType="end"/>
      </w:r>
      <w:r w:rsidRPr="00D10A8F">
        <w:t>.</w:t>
      </w:r>
      <w:r>
        <w:t xml:space="preserve"> </w:t>
      </w:r>
      <w:r w:rsidRPr="00D705F3">
        <w:rPr>
          <w:bCs/>
        </w:rPr>
        <w:t xml:space="preserve">To overcome the </w:t>
      </w:r>
      <w:r w:rsidRPr="00BD1575">
        <w:rPr>
          <w:b/>
        </w:rPr>
        <w:t>zero-inflated expression</w:t>
      </w:r>
      <w:r w:rsidRPr="00D705F3">
        <w:rPr>
          <w:bCs/>
        </w:rPr>
        <w:t>, the computational method MAGIC</w:t>
      </w:r>
      <w:r w:rsidRPr="00D705F3">
        <w:rPr>
          <w:bCs/>
        </w:rPr>
        <w:fldChar w:fldCharType="begin" w:fldLock="1"/>
      </w:r>
      <w:r w:rsidRPr="00D705F3">
        <w:rPr>
          <w:bCs/>
        </w:rPr>
        <w:instrText>ADDIN CSL_CITATION {"citationItems":[{"id":"ITEM-1","itemData":{"DOI":"10.1016/j.cell.2018.05.061","ISSN":"00928674","abstract":"Single-cell RNA sequencing technologies suffer from many sources of technical noise, including under-sampling of mRNA molecules, often termed “dropout,” which can severely obscure important gene-gene relationships. To address this, we developed MAGIC (Markov affinity-based graph imputation of cells), a method that shares information across similar cells, via data diffusion, to denoise the cell count matrix and fill in missing transcripts. We validate MAGIC on several biological systems and find it effective at recovering gene-gene relationships and additional structures. Applied to the epithilial to mesenchymal transition, MAGIC reveals a phenotypic continuum, with the majority of cells residing in intermediate states that display stem-like signatures, and infers known and previously uncharacterized regulatory interactions, demonstrating that our approach can successfully uncover regulatory relations without perturbations. A new algorithm overcomes limitations of data loss in single-cell sequencing experiments.","author":[{"dropping-particle":"","family":"Dijk","given":"David","non-dropping-particle":"van","parse-names":false,"suffix":""},{"dropping-particle":"","family":"Sharma","given":"Roshan","non-dropping-particle":"","parse-names":false,"suffix":""},{"dropping-particle":"","family":"Nainys","given":"Juozas","non-dropping-particle":"","parse-names":false,"suffix":""},{"dropping-particle":"","family":"Yim","given":"Kristina","non-dropping-particle":"","parse-names":false,"suffix":""},{"dropping-particle":"","family":"Kathail","given":"Pooja","non-dropping-particle":"","parse-names":false,"suffix":""},{"dropping-particle":"","family":"Carr","given":"Ambrose J.","non-dropping-particle":"","parse-names":false,"suffix":""},{"dropping-particle":"","family":"Burdziak","given":"Cassandra","non-dropping-particle":"","parse-names":false,"suffix":""},{"dropping-particle":"","family":"Moon","given":"Kevin R.","non-dropping-particle":"","parse-names":false,"suffix":""},{"dropping-particle":"","family":"Chaffer","given":"Christine L.","non-dropping-particle":"","parse-names":false,"suffix":""},{"dropping-particle":"","family":"Pattabiraman","given":"Diwakar","non-dropping-particle":"","parse-names":false,"suffix":""},{"dropping-particle":"","family":"Bierie","given":"Brian","non-dropping-particle":"","parse-names":false,"suffix":""},{"dropping-particle":"","family":"Mazutis","given":"Linas","non-dropping-particle":"","parse-names":false,"suffix":""},{"dropping-particle":"","family":"Wolf","given":"Guy","non-dropping-particle":"","parse-names":false,"suffix":""},{"dropping-particle":"","family":"Krishnaswamy","given":"Smita","non-dropping-particle":"","parse-names":false,"suffix":""},{"dropping-particle":"","family":"Pe’er","given":"Dana","non-dropping-particle":"","parse-names":false,"suffix":""}],"container-title":"Cell","id":"ITEM-1","issue":"3","issued":{"date-parts":[["2018","7"]]},"page":"716-729.e27","title":"Recovering Gene Interactions from Single-Cell Data Using Data Diffusion","type":"article-journal","volume":"174"},"uris":["http://www.mendeley.com/documents/?uuid=f0e7ad13-a985-4f77-9c7c-e4b89e9976d3","http://www.mendeley.com/documents/?uuid=cdf9a38e-bacb-448c-b699-6439afce40ab"]}],"mendeley":{"formattedCitation":"&lt;sup&gt;2&lt;/sup&gt;","plainTextFormattedCitation":"2","previouslyFormattedCitation":"&lt;sup&gt;2&lt;/sup&gt;"},"properties":{"noteIndex":0},"schema":"https://github.com/citation-style-language/schema/raw/master/csl-citation.json"}</w:instrText>
      </w:r>
      <w:r w:rsidRPr="00D705F3">
        <w:rPr>
          <w:bCs/>
        </w:rPr>
        <w:fldChar w:fldCharType="separate"/>
      </w:r>
      <w:r w:rsidRPr="00D705F3">
        <w:rPr>
          <w:bCs/>
          <w:noProof/>
          <w:vertAlign w:val="superscript"/>
        </w:rPr>
        <w:t>2</w:t>
      </w:r>
      <w:r w:rsidRPr="00D705F3">
        <w:rPr>
          <w:bCs/>
        </w:rPr>
        <w:fldChar w:fldCharType="end"/>
      </w:r>
      <w:r w:rsidRPr="00D705F3">
        <w:rPr>
          <w:bCs/>
        </w:rPr>
        <w:t xml:space="preserve"> will be used as in Ref.</w:t>
      </w:r>
      <w:r w:rsidRPr="00D705F3">
        <w:rPr>
          <w:bCs/>
        </w:rPr>
        <w:fldChar w:fldCharType="begin" w:fldLock="1"/>
      </w:r>
      <w:r w:rsidRPr="00D705F3">
        <w:rPr>
          <w:bCs/>
        </w:rPr>
        <w:instrText>ADDIN CSL_CITATION {"citationItems":[{"id":"ITEM-1","itemData":{"DOI":"10.1038/s41588-018-0089-9","ISSN":"1061-4036","abstract":"© 2018 The Author(s) Genome-wide association studies have identified thousands of genetic variants that are associated with disease 1 . Most of these variants have small effect sizes, but their downstream expression effects, so-called expression quantitative trait loci (eQTLs), are often large 2 and celltype-specific 3–5 . To identify these celltype-specific eQTLs using an unbiased approach, we used single-cell RNA sequencing to generate expression profiles of ~25,000 peripheral blood mononuclear cells from 45 donors. We identified previously reported cis-eQTLs, but also identified new celltype-specific cis-eQTLs. Finally, we generated personalized co-expression networks and identified genetic variants that significantly alter co-expression relationships (which we termed ‘co-expression QTLs’). Single-cell eQTL analysis thus allows for the identification of genetic variants that impact regulatory networks.","author":[{"dropping-particle":"","family":"Wijst","given":"Monique G. P.","non-dropping-particle":"van der","parse-names":false,"suffix":""},{"dropping-particle":"","family":"Brugge","given":"Harm","non-dropping-particle":"","parse-names":false,"suffix":""},{"dropping-particle":"","family":"Vries","given":"Dylan H.","non-dropping-particle":"de","parse-names":false,"suffix":""},{"dropping-particle":"","family":"Deelen","given":"Patrick","non-dropping-particle":"","parse-names":false,"suffix":""},{"dropping-particle":"","family":"Swertz","given":"Morris A.","non-dropping-particle":"","parse-names":false,"suffix":""},{"dropping-particle":"","family":"Franke","given":"Lude","non-dropping-particle":"","parse-names":false,"suffix":""}],"container-title":"Nature Genetics","id":"ITEM-1","issue":"4","issued":{"date-parts":[["2018","4"]]},"page":"493-497","title":"Single-cell RNA sequencing identifies celltype-specific cis-eQTLs and co-expression QTLs","type":"article-journal","volume":"50"},"uris":["http://www.mendeley.com/documents/?uuid=51d82c0a-8892-4484-a298-76f75f1bd870","http://www.mendeley.com/documents/?uuid=66a809b1-c146-4af3-a533-855a7d5f7fd6"]}],"mendeley":{"formattedCitation":"&lt;sup&gt;3&lt;/sup&gt;","plainTextFormattedCitation":"3"},"properties":{"noteIndex":0},"schema":"https://github.com/citation-style-language/schema/raw/master/csl-citation.json"}</w:instrText>
      </w:r>
      <w:r w:rsidRPr="00D705F3">
        <w:rPr>
          <w:bCs/>
        </w:rPr>
        <w:fldChar w:fldCharType="separate"/>
      </w:r>
      <w:r w:rsidRPr="00D705F3">
        <w:rPr>
          <w:bCs/>
          <w:noProof/>
          <w:vertAlign w:val="superscript"/>
        </w:rPr>
        <w:t>3</w:t>
      </w:r>
      <w:r w:rsidRPr="00D705F3">
        <w:rPr>
          <w:bCs/>
        </w:rPr>
        <w:fldChar w:fldCharType="end"/>
      </w:r>
      <w:r>
        <w:rPr>
          <w:bCs/>
        </w:rPr>
        <w:t xml:space="preserve"> and validated through </w:t>
      </w:r>
      <w:r w:rsidRPr="00D705F3">
        <w:rPr>
          <w:bCs/>
        </w:rPr>
        <w:t>compari</w:t>
      </w:r>
      <w:r>
        <w:rPr>
          <w:bCs/>
        </w:rPr>
        <w:t>son to</w:t>
      </w:r>
      <w:r w:rsidRPr="00D705F3">
        <w:rPr>
          <w:bCs/>
        </w:rPr>
        <w:t xml:space="preserve"> co-expression of typical cell-type-specific marker gene</w:t>
      </w:r>
      <w:r>
        <w:rPr>
          <w:bCs/>
        </w:rPr>
        <w:t>s</w:t>
      </w:r>
      <w:r w:rsidRPr="00D705F3">
        <w:rPr>
          <w:bCs/>
        </w:rPr>
        <w:fldChar w:fldCharType="begin" w:fldLock="1"/>
      </w:r>
      <w:r w:rsidRPr="00D705F3">
        <w:rPr>
          <w:bCs/>
        </w:rPr>
        <w:instrText>ADDIN CSL_CITATION {"citationItems":[{"id":"ITEM-1","itemData":{"DOI":"10.1038/s41588-018-0089-9","ISSN":"1061-4036","abstract":"© 2018 The Author(s) Genome-wide association studies have identified thousands of genetic variants that are associated with disease 1 . Most of these variants have small effect sizes, but their downstream expression effects, so-called expression quantitative trait loci (eQTLs), are often large 2 and celltype-specific 3–5 . To identify these celltype-specific eQTLs using an unbiased approach, we used single-cell RNA sequencing to generate expression profiles of ~25,000 peripheral blood mononuclear cells from 45 donors. We identified previously reported cis-eQTLs, but also identified new celltype-specific cis-eQTLs. Finally, we generated personalized co-expression networks and identified genetic variants that significantly alter co-expression relationships (which we termed ‘co-expression QTLs’). Single-cell eQTL analysis thus allows for the identification of genetic variants that impact regulatory networks.","author":[{"dropping-particle":"","family":"Wijst","given":"Monique G. P.","non-dropping-particle":"van der","parse-names":false,"suffix":""},{"dropping-particle":"","family":"Brugge","given":"Harm","non-dropping-particle":"","parse-names":false,"suffix":""},{"dropping-particle":"","family":"Vries","given":"Dylan H.","non-dropping-particle":"de","parse-names":false,"suffix":""},{"dropping-particle":"","family":"Deelen","given":"Patrick","non-dropping-particle":"","parse-names":false,"suffix":""},{"dropping-particle":"","family":"Swertz","given":"Morris A.","non-dropping-particle":"","parse-names":false,"suffix":""},{"dropping-particle":"","family":"Franke","given":"Lude","non-dropping-particle":"","parse-names":false,"suffix":""}],"container-title":"Nature Genetics","id":"ITEM-1","issue":"4","issued":{"date-parts":[["2018","4"]]},"page":"493-497","title":"Single-cell RNA sequencing identifies celltype-specific cis-eQTLs and co-expression QTLs","type":"article-journal","volume":"50"},"uris":["http://www.mendeley.com/documents/?uuid=51d82c0a-8892-4484-a298-76f75f1bd870","http://www.mendeley.com/documents/?uuid=66a809b1-c146-4af3-a533-855a7d5f7fd6"]}],"mendeley":{"formattedCitation":"&lt;sup&gt;3&lt;/sup&gt;","plainTextFormattedCitation":"3"},"properties":{"noteIndex":0},"schema":"https://github.com/citation-style-language/schema/raw/master/csl-citation.json"}</w:instrText>
      </w:r>
      <w:r w:rsidRPr="00D705F3">
        <w:rPr>
          <w:bCs/>
        </w:rPr>
        <w:fldChar w:fldCharType="separate"/>
      </w:r>
      <w:r w:rsidRPr="00D705F3">
        <w:rPr>
          <w:bCs/>
          <w:noProof/>
          <w:vertAlign w:val="superscript"/>
        </w:rPr>
        <w:t>3</w:t>
      </w:r>
      <w:r w:rsidRPr="00D705F3">
        <w:rPr>
          <w:bCs/>
        </w:rPr>
        <w:fldChar w:fldCharType="end"/>
      </w:r>
      <w:r w:rsidRPr="00D705F3">
        <w:rPr>
          <w:bCs/>
        </w:rPr>
        <w:t>.</w:t>
      </w:r>
    </w:p>
    <w:p w14:paraId="13CE219E" w14:textId="77777777" w:rsidR="005C65BC" w:rsidRDefault="005C65BC"/>
    <w:p w14:paraId="3AD9A984" w14:textId="77777777" w:rsidR="005C65BC" w:rsidRDefault="005C65BC"/>
    <w:p w14:paraId="04AB0410" w14:textId="77777777" w:rsidR="005C65BC" w:rsidRPr="005C65BC" w:rsidRDefault="005C65BC" w:rsidP="005C65BC">
      <w:pPr>
        <w:pStyle w:val="EndNoteBibliography"/>
        <w:ind w:left="720" w:hanging="720"/>
        <w:rPr>
          <w:noProof/>
        </w:rPr>
      </w:pPr>
      <w:r>
        <w:fldChar w:fldCharType="begin"/>
      </w:r>
      <w:r>
        <w:instrText xml:space="preserve"> ADDIN EN.REFLIST </w:instrText>
      </w:r>
      <w:r>
        <w:fldChar w:fldCharType="separate"/>
      </w:r>
      <w:r w:rsidRPr="005C65BC">
        <w:rPr>
          <w:noProof/>
        </w:rPr>
        <w:t>1.</w:t>
      </w:r>
      <w:r w:rsidRPr="005C65BC">
        <w:rPr>
          <w:noProof/>
        </w:rPr>
        <w:tab/>
        <w:t xml:space="preserve">Habib, N., Avraham-Davidi, I., Basu, A., Burks, T., Shekhar, K., Hofree, M., Choudhury, S.R., Aguet, F., Gelfand, E., Ardlie, K., Weitz, D.A., Rozenblatt-Rosen, O., Zhang, F. &amp; Regev, A. Massively parallel single-nucleus RNA-seq with DroNc-seq. </w:t>
      </w:r>
      <w:r w:rsidRPr="005C65BC">
        <w:rPr>
          <w:i/>
          <w:noProof/>
        </w:rPr>
        <w:t>Nat Methods</w:t>
      </w:r>
      <w:r w:rsidRPr="005C65BC">
        <w:rPr>
          <w:noProof/>
        </w:rPr>
        <w:t xml:space="preserve"> </w:t>
      </w:r>
      <w:r w:rsidRPr="005C65BC">
        <w:rPr>
          <w:b/>
          <w:noProof/>
        </w:rPr>
        <w:t>14</w:t>
      </w:r>
      <w:r w:rsidRPr="005C65BC">
        <w:rPr>
          <w:noProof/>
        </w:rPr>
        <w:t>, 955-958 (2017).</w:t>
      </w:r>
    </w:p>
    <w:p w14:paraId="16777788" w14:textId="77777777" w:rsidR="005C65BC" w:rsidRPr="005C65BC" w:rsidRDefault="005C65BC" w:rsidP="005C65BC">
      <w:pPr>
        <w:pStyle w:val="EndNoteBibliography"/>
        <w:ind w:left="720" w:hanging="720"/>
        <w:rPr>
          <w:noProof/>
        </w:rPr>
      </w:pPr>
      <w:r w:rsidRPr="005C65BC">
        <w:rPr>
          <w:noProof/>
        </w:rPr>
        <w:t>2.</w:t>
      </w:r>
      <w:r w:rsidRPr="005C65BC">
        <w:rPr>
          <w:noProof/>
        </w:rPr>
        <w:tab/>
        <w:t xml:space="preserve">Tasic, B., Menon, V., Nguyen, T.N., Kim, T.K., Jarsky, T., Yao, Z., Levi, B., Gray, L.T., Sorensen, S.A., Dolbeare, T., Bertagnolli, D., Goldy, J., Shapovalova, N., Parry, S., Lee, C., Smith, K., Bernard, A., Madisen, L., Sunkin, S.M., Hawrylycz, M., Koch, C. &amp; Zeng, H. Adult mouse cortical cell taxonomy revealed by single cell transcriptomics. </w:t>
      </w:r>
      <w:r w:rsidRPr="005C65BC">
        <w:rPr>
          <w:i/>
          <w:noProof/>
        </w:rPr>
        <w:t>Nat Neurosci</w:t>
      </w:r>
      <w:r w:rsidRPr="005C65BC">
        <w:rPr>
          <w:noProof/>
        </w:rPr>
        <w:t xml:space="preserve"> </w:t>
      </w:r>
      <w:r w:rsidRPr="005C65BC">
        <w:rPr>
          <w:b/>
          <w:noProof/>
        </w:rPr>
        <w:t>19</w:t>
      </w:r>
      <w:r w:rsidRPr="005C65BC">
        <w:rPr>
          <w:noProof/>
        </w:rPr>
        <w:t>, 335-46 (2016).</w:t>
      </w:r>
    </w:p>
    <w:p w14:paraId="40B65FBB" w14:textId="77777777" w:rsidR="005C65BC" w:rsidRPr="005C65BC" w:rsidRDefault="005C65BC" w:rsidP="005C65BC">
      <w:pPr>
        <w:pStyle w:val="EndNoteBibliography"/>
        <w:ind w:left="720" w:hanging="720"/>
        <w:rPr>
          <w:noProof/>
        </w:rPr>
      </w:pPr>
      <w:r w:rsidRPr="005C65BC">
        <w:rPr>
          <w:noProof/>
        </w:rPr>
        <w:t>3.</w:t>
      </w:r>
      <w:r w:rsidRPr="005C65BC">
        <w:rPr>
          <w:noProof/>
        </w:rPr>
        <w:tab/>
        <w:t>Tasic, B., Yao, Z., Graybuck, L.T., Smith, K.A., Nguyen, T.N., Bertagnolli, D., Goldy, J., Garren, E., Economo, M.N., Viswanathan, S., Penn, O., Bakken, T., Menon, V., Miller, J., Fong, O., Hirokawa, K.E., Lathia, K., Rimorin, C., Tieu, M., Larsen, R., Casper, T., Barkan, E., Kroll, M., Parry, S., Shapovalova, N.V., Hirschstein, D., Pendergraft, J., Sullivan, H.A., Kim, T.K., Szafer, A.</w:t>
      </w:r>
      <w:r w:rsidRPr="005C65BC">
        <w:rPr>
          <w:i/>
          <w:noProof/>
        </w:rPr>
        <w:t xml:space="preserve"> et al.</w:t>
      </w:r>
      <w:r w:rsidRPr="005C65BC">
        <w:rPr>
          <w:noProof/>
        </w:rPr>
        <w:t xml:space="preserve"> Shared and distinct transcriptomic cell types across neocortical areas. </w:t>
      </w:r>
      <w:r w:rsidRPr="005C65BC">
        <w:rPr>
          <w:i/>
          <w:noProof/>
        </w:rPr>
        <w:t>Nature</w:t>
      </w:r>
      <w:r w:rsidRPr="005C65BC">
        <w:rPr>
          <w:noProof/>
        </w:rPr>
        <w:t xml:space="preserve"> </w:t>
      </w:r>
      <w:r w:rsidRPr="005C65BC">
        <w:rPr>
          <w:b/>
          <w:noProof/>
        </w:rPr>
        <w:t>563</w:t>
      </w:r>
      <w:r w:rsidRPr="005C65BC">
        <w:rPr>
          <w:noProof/>
        </w:rPr>
        <w:t>, 72-78 (2018).</w:t>
      </w:r>
    </w:p>
    <w:p w14:paraId="74B5D779" w14:textId="77777777" w:rsidR="005C65BC" w:rsidRPr="005C65BC" w:rsidRDefault="005C65BC" w:rsidP="005C65BC">
      <w:pPr>
        <w:pStyle w:val="EndNoteBibliography"/>
        <w:ind w:left="720" w:hanging="720"/>
        <w:rPr>
          <w:noProof/>
        </w:rPr>
      </w:pPr>
      <w:r w:rsidRPr="005C65BC">
        <w:rPr>
          <w:noProof/>
        </w:rPr>
        <w:t>4.</w:t>
      </w:r>
      <w:r w:rsidRPr="005C65BC">
        <w:rPr>
          <w:noProof/>
        </w:rPr>
        <w:tab/>
        <w:t xml:space="preserve">Mathys, H., Davila-Velderrain, J., Peng, Z., Gao, F., Mohammadi, S., Young, J.Z., Menon, M., He, L., Abdurrob, F., Jiang, X., Martorell, A.J., Ransohoff, R.M., Hafler, B.P., Bennett, D.A., Kellis, M. &amp; Tsai, L.H. Single-cell transcriptomic analysis of Alzheimer's disease. </w:t>
      </w:r>
      <w:r w:rsidRPr="005C65BC">
        <w:rPr>
          <w:i/>
          <w:noProof/>
        </w:rPr>
        <w:t>Nature</w:t>
      </w:r>
      <w:r w:rsidRPr="005C65BC">
        <w:rPr>
          <w:noProof/>
        </w:rPr>
        <w:t xml:space="preserve"> (2019).</w:t>
      </w:r>
    </w:p>
    <w:p w14:paraId="745865A6" w14:textId="77777777" w:rsidR="005C65BC" w:rsidRPr="005C65BC" w:rsidRDefault="005C65BC" w:rsidP="005C65BC">
      <w:pPr>
        <w:pStyle w:val="EndNoteBibliography"/>
        <w:ind w:left="720" w:hanging="720"/>
        <w:rPr>
          <w:noProof/>
        </w:rPr>
      </w:pPr>
      <w:r w:rsidRPr="005C65BC">
        <w:rPr>
          <w:noProof/>
        </w:rPr>
        <w:t>5.</w:t>
      </w:r>
      <w:r w:rsidRPr="005C65BC">
        <w:rPr>
          <w:noProof/>
        </w:rPr>
        <w:tab/>
        <w:t xml:space="preserve">Jakel, S., Agirre, E., Mendanha Falcao, A., van Bruggen, D., Lee, K.W., Knuesel, I., Malhotra, D., Ffrench-Constant, C., Williams, A. &amp; Castelo-Branco, G. Altered human oligodendrocyte heterogeneity in multiple sclerosis. </w:t>
      </w:r>
      <w:r w:rsidRPr="005C65BC">
        <w:rPr>
          <w:i/>
          <w:noProof/>
        </w:rPr>
        <w:t>Nature</w:t>
      </w:r>
      <w:r w:rsidRPr="005C65BC">
        <w:rPr>
          <w:noProof/>
        </w:rPr>
        <w:t xml:space="preserve"> </w:t>
      </w:r>
      <w:r w:rsidRPr="005C65BC">
        <w:rPr>
          <w:b/>
          <w:noProof/>
        </w:rPr>
        <w:t>566</w:t>
      </w:r>
      <w:r w:rsidRPr="005C65BC">
        <w:rPr>
          <w:noProof/>
        </w:rPr>
        <w:t>, 543-547 (2019).</w:t>
      </w:r>
    </w:p>
    <w:p w14:paraId="069C8F29" w14:textId="77777777" w:rsidR="005C65BC" w:rsidRPr="005C65BC" w:rsidRDefault="005C65BC" w:rsidP="005C65BC">
      <w:pPr>
        <w:pStyle w:val="EndNoteBibliography"/>
        <w:ind w:left="720" w:hanging="720"/>
        <w:rPr>
          <w:noProof/>
        </w:rPr>
      </w:pPr>
      <w:r w:rsidRPr="005C65BC">
        <w:rPr>
          <w:noProof/>
        </w:rPr>
        <w:t>6.</w:t>
      </w:r>
      <w:r w:rsidRPr="005C65BC">
        <w:rPr>
          <w:noProof/>
        </w:rPr>
        <w:tab/>
        <w:t>Zheng, G.X., Terry, J.M., Belgrader, P., Ryvkin, P., Bent, Z.W., Wilson, R., Ziraldo, S.B., Wheeler, T.D., McDermott, G.P., Zhu, J., Gregory, M.T., Shuga, J., Montesclaros, L., Underwood, J.G., Masquelier, D.A., Nishimura, S.Y., Schnall-Levin, M., Wyatt, P.W., Hindson, C.M., Bharadwaj, R., Wong, A., Ness, K.D., Beppu, L.W., Deeg, H.J., McFarland, C., Loeb, K.R., Valente, W.J., Ericson, N.G., Stevens, E.A., Radich, J.P.</w:t>
      </w:r>
      <w:r w:rsidRPr="005C65BC">
        <w:rPr>
          <w:i/>
          <w:noProof/>
        </w:rPr>
        <w:t xml:space="preserve"> et al.</w:t>
      </w:r>
      <w:r w:rsidRPr="005C65BC">
        <w:rPr>
          <w:noProof/>
        </w:rPr>
        <w:t xml:space="preserve"> Massively parallel digital transcriptional profiling of single cells. </w:t>
      </w:r>
      <w:r w:rsidRPr="005C65BC">
        <w:rPr>
          <w:i/>
          <w:noProof/>
        </w:rPr>
        <w:t>Nat Commun</w:t>
      </w:r>
      <w:r w:rsidRPr="005C65BC">
        <w:rPr>
          <w:noProof/>
        </w:rPr>
        <w:t xml:space="preserve"> </w:t>
      </w:r>
      <w:r w:rsidRPr="005C65BC">
        <w:rPr>
          <w:b/>
          <w:noProof/>
        </w:rPr>
        <w:t>8</w:t>
      </w:r>
      <w:r w:rsidRPr="005C65BC">
        <w:rPr>
          <w:noProof/>
        </w:rPr>
        <w:t>, 14049 (2017).</w:t>
      </w:r>
    </w:p>
    <w:p w14:paraId="0AFB7261" w14:textId="77777777" w:rsidR="005C65BC" w:rsidRPr="005C65BC" w:rsidRDefault="005C65BC" w:rsidP="005C65BC">
      <w:pPr>
        <w:pStyle w:val="EndNoteBibliography"/>
        <w:ind w:left="720" w:hanging="720"/>
        <w:rPr>
          <w:noProof/>
        </w:rPr>
      </w:pPr>
      <w:r w:rsidRPr="005C65BC">
        <w:rPr>
          <w:noProof/>
        </w:rPr>
        <w:t>7.</w:t>
      </w:r>
      <w:r w:rsidRPr="005C65BC">
        <w:rPr>
          <w:noProof/>
        </w:rPr>
        <w:tab/>
        <w:t xml:space="preserve">Haghverdi, L., Lun, A.T.L., Morgan, M.D. &amp; Marioni, J.C. Batch effects in single-cell RNA-sequencing data are corrected by matching mutual nearest neighbors. </w:t>
      </w:r>
      <w:r w:rsidRPr="005C65BC">
        <w:rPr>
          <w:i/>
          <w:noProof/>
        </w:rPr>
        <w:t>Nat Biotechnol</w:t>
      </w:r>
      <w:r w:rsidRPr="005C65BC">
        <w:rPr>
          <w:noProof/>
        </w:rPr>
        <w:t xml:space="preserve"> </w:t>
      </w:r>
      <w:r w:rsidRPr="005C65BC">
        <w:rPr>
          <w:b/>
          <w:noProof/>
        </w:rPr>
        <w:t>36</w:t>
      </w:r>
      <w:r w:rsidRPr="005C65BC">
        <w:rPr>
          <w:noProof/>
        </w:rPr>
        <w:t>, 421-427 (2018).</w:t>
      </w:r>
    </w:p>
    <w:p w14:paraId="1FE0111F" w14:textId="77777777" w:rsidR="005C65BC" w:rsidRPr="005C65BC" w:rsidRDefault="005C65BC" w:rsidP="005C65BC">
      <w:pPr>
        <w:pStyle w:val="EndNoteBibliography"/>
        <w:ind w:left="720" w:hanging="720"/>
        <w:rPr>
          <w:noProof/>
        </w:rPr>
      </w:pPr>
      <w:r w:rsidRPr="005C65BC">
        <w:rPr>
          <w:noProof/>
        </w:rPr>
        <w:t>8.</w:t>
      </w:r>
      <w:r w:rsidRPr="005C65BC">
        <w:rPr>
          <w:noProof/>
        </w:rPr>
        <w:tab/>
        <w:t xml:space="preserve">Bacher, R. &amp; Kendziorski, C. Design and computational analysis of single-cell RNA-sequencing experiments. </w:t>
      </w:r>
      <w:r w:rsidRPr="005C65BC">
        <w:rPr>
          <w:i/>
          <w:noProof/>
        </w:rPr>
        <w:t>Genome Biol</w:t>
      </w:r>
      <w:r w:rsidRPr="005C65BC">
        <w:rPr>
          <w:noProof/>
        </w:rPr>
        <w:t xml:space="preserve"> </w:t>
      </w:r>
      <w:r w:rsidRPr="005C65BC">
        <w:rPr>
          <w:b/>
          <w:noProof/>
        </w:rPr>
        <w:t>17</w:t>
      </w:r>
      <w:r w:rsidRPr="005C65BC">
        <w:rPr>
          <w:noProof/>
        </w:rPr>
        <w:t>, 63 (2016).</w:t>
      </w:r>
    </w:p>
    <w:p w14:paraId="2698CE7B" w14:textId="77777777" w:rsidR="005C65BC" w:rsidRPr="005C65BC" w:rsidRDefault="005C65BC" w:rsidP="005C65BC">
      <w:pPr>
        <w:pStyle w:val="EndNoteBibliography"/>
        <w:ind w:left="720" w:hanging="720"/>
        <w:rPr>
          <w:noProof/>
        </w:rPr>
      </w:pPr>
      <w:r w:rsidRPr="005C65BC">
        <w:rPr>
          <w:noProof/>
        </w:rPr>
        <w:t>9.</w:t>
      </w:r>
      <w:r w:rsidRPr="005C65BC">
        <w:rPr>
          <w:noProof/>
        </w:rPr>
        <w:tab/>
        <w:t xml:space="preserve">Chen, G., Ning, B. &amp; Shi, T. Single-Cell RNA-Seq Technologies and Related Computational Data Analysis. </w:t>
      </w:r>
      <w:r w:rsidRPr="005C65BC">
        <w:rPr>
          <w:i/>
          <w:noProof/>
        </w:rPr>
        <w:t>Front Genet</w:t>
      </w:r>
      <w:r w:rsidRPr="005C65BC">
        <w:rPr>
          <w:noProof/>
        </w:rPr>
        <w:t xml:space="preserve"> </w:t>
      </w:r>
      <w:r w:rsidRPr="005C65BC">
        <w:rPr>
          <w:b/>
          <w:noProof/>
        </w:rPr>
        <w:t>10</w:t>
      </w:r>
      <w:r w:rsidRPr="005C65BC">
        <w:rPr>
          <w:noProof/>
        </w:rPr>
        <w:t>, 317 (2019).</w:t>
      </w:r>
    </w:p>
    <w:p w14:paraId="4CD08972" w14:textId="77777777" w:rsidR="005C65BC" w:rsidRPr="005C65BC" w:rsidRDefault="005C65BC" w:rsidP="005C65BC">
      <w:pPr>
        <w:pStyle w:val="EndNoteBibliography"/>
        <w:ind w:left="720" w:hanging="720"/>
        <w:rPr>
          <w:noProof/>
        </w:rPr>
      </w:pPr>
      <w:r w:rsidRPr="005C65BC">
        <w:rPr>
          <w:noProof/>
        </w:rPr>
        <w:t>10.</w:t>
      </w:r>
      <w:r w:rsidRPr="005C65BC">
        <w:rPr>
          <w:noProof/>
        </w:rPr>
        <w:tab/>
        <w:t xml:space="preserve">Wolf, F.A., Angerer, P. &amp; Theis, F.J. SCANPY: large-scale single-cell gene expression data analysis. </w:t>
      </w:r>
      <w:r w:rsidRPr="005C65BC">
        <w:rPr>
          <w:i/>
          <w:noProof/>
        </w:rPr>
        <w:t>Genome Biol</w:t>
      </w:r>
      <w:r w:rsidRPr="005C65BC">
        <w:rPr>
          <w:noProof/>
        </w:rPr>
        <w:t xml:space="preserve"> </w:t>
      </w:r>
      <w:r w:rsidRPr="005C65BC">
        <w:rPr>
          <w:b/>
          <w:noProof/>
        </w:rPr>
        <w:t>19</w:t>
      </w:r>
      <w:r w:rsidRPr="005C65BC">
        <w:rPr>
          <w:noProof/>
        </w:rPr>
        <w:t>, 15 (2018).</w:t>
      </w:r>
    </w:p>
    <w:p w14:paraId="662688D0" w14:textId="77777777" w:rsidR="005C65BC" w:rsidRPr="005C65BC" w:rsidRDefault="005C65BC" w:rsidP="005C65BC">
      <w:pPr>
        <w:pStyle w:val="EndNoteBibliography"/>
        <w:ind w:left="720" w:hanging="720"/>
        <w:rPr>
          <w:noProof/>
        </w:rPr>
      </w:pPr>
      <w:r w:rsidRPr="005C65BC">
        <w:rPr>
          <w:noProof/>
        </w:rPr>
        <w:t>11.</w:t>
      </w:r>
      <w:r w:rsidRPr="005C65BC">
        <w:rPr>
          <w:noProof/>
        </w:rPr>
        <w:tab/>
        <w:t xml:space="preserve">Lake, B.B., Chen, S., Sos, B.C., Fan, J., Kaeser, G.E., Yung, Y.C., Duong, T.E., Gao, D., Chun, J., Kharchenko, P.V. &amp; Zhang, K. Integrative single-cell analysis of transcriptional and epigenetic states in the human adult brain. </w:t>
      </w:r>
      <w:r w:rsidRPr="005C65BC">
        <w:rPr>
          <w:i/>
          <w:noProof/>
        </w:rPr>
        <w:t>Nat Biotechnol</w:t>
      </w:r>
      <w:r w:rsidRPr="005C65BC">
        <w:rPr>
          <w:noProof/>
        </w:rPr>
        <w:t xml:space="preserve"> </w:t>
      </w:r>
      <w:r w:rsidRPr="005C65BC">
        <w:rPr>
          <w:b/>
          <w:noProof/>
        </w:rPr>
        <w:t>36</w:t>
      </w:r>
      <w:r w:rsidRPr="005C65BC">
        <w:rPr>
          <w:noProof/>
        </w:rPr>
        <w:t>, 70-80 (2018).</w:t>
      </w:r>
    </w:p>
    <w:p w14:paraId="00142FC3" w14:textId="77777777" w:rsidR="005C65BC" w:rsidRPr="005C65BC" w:rsidRDefault="005C65BC" w:rsidP="005C65BC">
      <w:pPr>
        <w:pStyle w:val="EndNoteBibliography"/>
        <w:ind w:left="720" w:hanging="720"/>
        <w:rPr>
          <w:noProof/>
        </w:rPr>
      </w:pPr>
      <w:r w:rsidRPr="005C65BC">
        <w:rPr>
          <w:noProof/>
        </w:rPr>
        <w:t>12.</w:t>
      </w:r>
      <w:r w:rsidRPr="005C65BC">
        <w:rPr>
          <w:noProof/>
        </w:rPr>
        <w:tab/>
        <w:t xml:space="preserve">He, Z., Han, D., Efimova, O., Guijarro, P., Yu, Q., Oleksiak, A., Jiang, S., Anokhin, K., Velichkovsky, B., Grunewald, S. &amp; Khaitovich, P. Comprehensive transcriptome analysis of neocortical layers in humans, chimpanzees and macaques. </w:t>
      </w:r>
      <w:r w:rsidRPr="005C65BC">
        <w:rPr>
          <w:i/>
          <w:noProof/>
        </w:rPr>
        <w:t>Nat Neurosci</w:t>
      </w:r>
      <w:r w:rsidRPr="005C65BC">
        <w:rPr>
          <w:noProof/>
        </w:rPr>
        <w:t xml:space="preserve"> </w:t>
      </w:r>
      <w:r w:rsidRPr="005C65BC">
        <w:rPr>
          <w:b/>
          <w:noProof/>
        </w:rPr>
        <w:t>20</w:t>
      </w:r>
      <w:r w:rsidRPr="005C65BC">
        <w:rPr>
          <w:noProof/>
        </w:rPr>
        <w:t>, 886-895 (2017).</w:t>
      </w:r>
    </w:p>
    <w:p w14:paraId="1DEE7BC4" w14:textId="260745F9" w:rsidR="00370B52" w:rsidRDefault="005C65BC">
      <w:r>
        <w:fldChar w:fldCharType="end"/>
      </w:r>
    </w:p>
    <w:sectPr w:rsidR="00370B52" w:rsidSect="002927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Genetics All Authors in Bibliography for NI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fxspwxd0xawseswevx5tr5a9vs2sw0atw2&quot;&gt;Genomics-ConvertedX93&lt;record-ids&gt;&lt;item&gt;3690&lt;/item&gt;&lt;item&gt;3708&lt;/item&gt;&lt;item&gt;3709&lt;/item&gt;&lt;item&gt;3710&lt;/item&gt;&lt;item&gt;3711&lt;/item&gt;&lt;item&gt;3724&lt;/item&gt;&lt;item&gt;3725&lt;/item&gt;&lt;item&gt;3726&lt;/item&gt;&lt;item&gt;3727&lt;/item&gt;&lt;item&gt;3729&lt;/item&gt;&lt;item&gt;3730&lt;/item&gt;&lt;item&gt;3733&lt;/item&gt;&lt;/record-ids&gt;&lt;/item&gt;&lt;/Libraries&gt;"/>
  </w:docVars>
  <w:rsids>
    <w:rsidRoot w:val="005C65BC"/>
    <w:rsid w:val="00002285"/>
    <w:rsid w:val="00010E7E"/>
    <w:rsid w:val="00015891"/>
    <w:rsid w:val="000258FC"/>
    <w:rsid w:val="0003673A"/>
    <w:rsid w:val="00051539"/>
    <w:rsid w:val="000516F2"/>
    <w:rsid w:val="00053C1D"/>
    <w:rsid w:val="0005771E"/>
    <w:rsid w:val="0009122C"/>
    <w:rsid w:val="00092F82"/>
    <w:rsid w:val="00094ED8"/>
    <w:rsid w:val="0009609D"/>
    <w:rsid w:val="000B72D4"/>
    <w:rsid w:val="000C325E"/>
    <w:rsid w:val="000D5F08"/>
    <w:rsid w:val="001018BD"/>
    <w:rsid w:val="00107CA9"/>
    <w:rsid w:val="00117924"/>
    <w:rsid w:val="00125556"/>
    <w:rsid w:val="001261DE"/>
    <w:rsid w:val="00134A99"/>
    <w:rsid w:val="0013554C"/>
    <w:rsid w:val="001365FD"/>
    <w:rsid w:val="00136639"/>
    <w:rsid w:val="0014682B"/>
    <w:rsid w:val="00161CFB"/>
    <w:rsid w:val="00185002"/>
    <w:rsid w:val="00191A43"/>
    <w:rsid w:val="00193BDB"/>
    <w:rsid w:val="001B2F56"/>
    <w:rsid w:val="001B6350"/>
    <w:rsid w:val="001D1977"/>
    <w:rsid w:val="001E0635"/>
    <w:rsid w:val="001E5AB8"/>
    <w:rsid w:val="00214E80"/>
    <w:rsid w:val="0025001C"/>
    <w:rsid w:val="00252960"/>
    <w:rsid w:val="00277D60"/>
    <w:rsid w:val="002927C0"/>
    <w:rsid w:val="002C4D2C"/>
    <w:rsid w:val="002D2338"/>
    <w:rsid w:val="003207CA"/>
    <w:rsid w:val="00377767"/>
    <w:rsid w:val="003A4A08"/>
    <w:rsid w:val="003A7F06"/>
    <w:rsid w:val="003C287D"/>
    <w:rsid w:val="003F6AB1"/>
    <w:rsid w:val="00416F5D"/>
    <w:rsid w:val="00421E18"/>
    <w:rsid w:val="004A65FC"/>
    <w:rsid w:val="004B6B52"/>
    <w:rsid w:val="004E1538"/>
    <w:rsid w:val="004F019F"/>
    <w:rsid w:val="00512277"/>
    <w:rsid w:val="005204D6"/>
    <w:rsid w:val="00525133"/>
    <w:rsid w:val="005277BB"/>
    <w:rsid w:val="00555643"/>
    <w:rsid w:val="0057539F"/>
    <w:rsid w:val="00575B00"/>
    <w:rsid w:val="00586338"/>
    <w:rsid w:val="005B14B4"/>
    <w:rsid w:val="005B60DE"/>
    <w:rsid w:val="005C65BC"/>
    <w:rsid w:val="005D64D7"/>
    <w:rsid w:val="005E523F"/>
    <w:rsid w:val="005F7731"/>
    <w:rsid w:val="00614C50"/>
    <w:rsid w:val="00620EBE"/>
    <w:rsid w:val="006409A0"/>
    <w:rsid w:val="00656192"/>
    <w:rsid w:val="00664415"/>
    <w:rsid w:val="006A762D"/>
    <w:rsid w:val="006B1E64"/>
    <w:rsid w:val="006C7200"/>
    <w:rsid w:val="006E64B5"/>
    <w:rsid w:val="006F15B3"/>
    <w:rsid w:val="006F43EA"/>
    <w:rsid w:val="00700B39"/>
    <w:rsid w:val="007163CB"/>
    <w:rsid w:val="0073590E"/>
    <w:rsid w:val="00736370"/>
    <w:rsid w:val="007561EE"/>
    <w:rsid w:val="007B59D0"/>
    <w:rsid w:val="007C231A"/>
    <w:rsid w:val="007C2BAD"/>
    <w:rsid w:val="007C4551"/>
    <w:rsid w:val="007F1710"/>
    <w:rsid w:val="007F5A16"/>
    <w:rsid w:val="00816372"/>
    <w:rsid w:val="00823065"/>
    <w:rsid w:val="00840D2E"/>
    <w:rsid w:val="00886149"/>
    <w:rsid w:val="008873C6"/>
    <w:rsid w:val="008B4503"/>
    <w:rsid w:val="008C2366"/>
    <w:rsid w:val="008E302C"/>
    <w:rsid w:val="008F0393"/>
    <w:rsid w:val="008F4E38"/>
    <w:rsid w:val="009406A2"/>
    <w:rsid w:val="00991D76"/>
    <w:rsid w:val="009A7E8B"/>
    <w:rsid w:val="009B59AD"/>
    <w:rsid w:val="009D6453"/>
    <w:rsid w:val="009F0336"/>
    <w:rsid w:val="009F69E8"/>
    <w:rsid w:val="00A00A23"/>
    <w:rsid w:val="00A01ADF"/>
    <w:rsid w:val="00A2020C"/>
    <w:rsid w:val="00A83EF8"/>
    <w:rsid w:val="00AA16EB"/>
    <w:rsid w:val="00AA5BE1"/>
    <w:rsid w:val="00AA648D"/>
    <w:rsid w:val="00AB02B6"/>
    <w:rsid w:val="00AF5F0E"/>
    <w:rsid w:val="00B039A8"/>
    <w:rsid w:val="00B34BC1"/>
    <w:rsid w:val="00B4134A"/>
    <w:rsid w:val="00B45E42"/>
    <w:rsid w:val="00B5394A"/>
    <w:rsid w:val="00B548E0"/>
    <w:rsid w:val="00B62C4A"/>
    <w:rsid w:val="00BA573F"/>
    <w:rsid w:val="00BB2959"/>
    <w:rsid w:val="00BC018C"/>
    <w:rsid w:val="00BC2E78"/>
    <w:rsid w:val="00BC5B7A"/>
    <w:rsid w:val="00BF629F"/>
    <w:rsid w:val="00C04A11"/>
    <w:rsid w:val="00CB6830"/>
    <w:rsid w:val="00CD494C"/>
    <w:rsid w:val="00CD73F8"/>
    <w:rsid w:val="00D26860"/>
    <w:rsid w:val="00D33158"/>
    <w:rsid w:val="00D70428"/>
    <w:rsid w:val="00D752C6"/>
    <w:rsid w:val="00DA74F0"/>
    <w:rsid w:val="00DE0848"/>
    <w:rsid w:val="00E13CF5"/>
    <w:rsid w:val="00E2390B"/>
    <w:rsid w:val="00E2746F"/>
    <w:rsid w:val="00E32E2A"/>
    <w:rsid w:val="00E330E9"/>
    <w:rsid w:val="00E41649"/>
    <w:rsid w:val="00E45F4B"/>
    <w:rsid w:val="00E54733"/>
    <w:rsid w:val="00E8121A"/>
    <w:rsid w:val="00E92B2D"/>
    <w:rsid w:val="00E92F0D"/>
    <w:rsid w:val="00E97A9B"/>
    <w:rsid w:val="00E97DFE"/>
    <w:rsid w:val="00EA201F"/>
    <w:rsid w:val="00EA6E66"/>
    <w:rsid w:val="00EC2EC4"/>
    <w:rsid w:val="00F00D58"/>
    <w:rsid w:val="00F1231B"/>
    <w:rsid w:val="00F14D16"/>
    <w:rsid w:val="00F33647"/>
    <w:rsid w:val="00F42AE7"/>
    <w:rsid w:val="00F42C0F"/>
    <w:rsid w:val="00F522DF"/>
    <w:rsid w:val="00F62690"/>
    <w:rsid w:val="00FF7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D7D778"/>
  <w15:chartTrackingRefBased/>
  <w15:docId w15:val="{03B76D05-2C05-384D-820D-080A66719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65B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5C65BC"/>
    <w:rPr>
      <w:color w:val="0563C1" w:themeColor="hyperlink"/>
      <w:u w:val="single"/>
    </w:rPr>
  </w:style>
  <w:style w:type="paragraph" w:customStyle="1" w:styleId="EndNoteBibliographyTitle">
    <w:name w:val="EndNote Bibliography Title"/>
    <w:basedOn w:val="Normal"/>
    <w:link w:val="EndNoteBibliographyTitleChar"/>
    <w:rsid w:val="005C65B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C65BC"/>
    <w:rPr>
      <w:rFonts w:ascii="Calibri" w:hAnsi="Calibri" w:cs="Calibri"/>
    </w:rPr>
  </w:style>
  <w:style w:type="paragraph" w:customStyle="1" w:styleId="EndNoteBibliography">
    <w:name w:val="EndNote Bibliography"/>
    <w:basedOn w:val="Normal"/>
    <w:link w:val="EndNoteBibliographyChar"/>
    <w:rsid w:val="005C65BC"/>
    <w:rPr>
      <w:rFonts w:ascii="Calibri" w:hAnsi="Calibri" w:cs="Calibri"/>
    </w:rPr>
  </w:style>
  <w:style w:type="character" w:customStyle="1" w:styleId="EndNoteBibliographyChar">
    <w:name w:val="EndNote Bibliography Char"/>
    <w:basedOn w:val="DefaultParagraphFont"/>
    <w:link w:val="EndNoteBibliography"/>
    <w:rsid w:val="005C65BC"/>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DmitryUlyanov/Multicore-TS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556</Words>
  <Characters>20273</Characters>
  <Application>Microsoft Office Word</Application>
  <DocSecurity>0</DocSecurity>
  <Lines>168</Lines>
  <Paragraphs>47</Paragraphs>
  <ScaleCrop>false</ScaleCrop>
  <Company/>
  <LinksUpToDate>false</LinksUpToDate>
  <CharactersWithSpaces>2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rzer, Clemens R.,M.D.</dc:creator>
  <cp:keywords/>
  <dc:description/>
  <cp:lastModifiedBy>Scherzer, Clemens R.,M.D.</cp:lastModifiedBy>
  <cp:revision>1</cp:revision>
  <dcterms:created xsi:type="dcterms:W3CDTF">2021-05-13T16:59:00Z</dcterms:created>
  <dcterms:modified xsi:type="dcterms:W3CDTF">2021-05-13T17:00:00Z</dcterms:modified>
</cp:coreProperties>
</file>